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1345C6" w14:textId="77DD8BCA" w:rsidR="009B1C40" w:rsidRDefault="009B1C40" w:rsidP="00D17647">
      <w:pPr>
        <w:jc w:val="center"/>
        <w:rPr>
          <w:b/>
          <w:sz w:val="36"/>
          <w:szCs w:val="36"/>
        </w:rPr>
      </w:pPr>
      <w:bookmarkStart w:id="0" w:name="_GoBack"/>
      <w:bookmarkEnd w:id="0"/>
      <w:r w:rsidRPr="00FD2256">
        <w:rPr>
          <w:b/>
          <w:sz w:val="36"/>
          <w:szCs w:val="36"/>
        </w:rPr>
        <w:t>Supporting Information</w:t>
      </w:r>
    </w:p>
    <w:p w14:paraId="45FBBD1C" w14:textId="77777777" w:rsidR="000D2707" w:rsidRDefault="000D2707" w:rsidP="000D2707">
      <w:r>
        <w:t xml:space="preserve">Index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5"/>
        <w:gridCol w:w="7740"/>
        <w:gridCol w:w="715"/>
      </w:tblGrid>
      <w:tr w:rsidR="008F411F" w:rsidRPr="00616006" w14:paraId="4CB54E05" w14:textId="77777777" w:rsidTr="007B281E">
        <w:tc>
          <w:tcPr>
            <w:tcW w:w="895" w:type="dxa"/>
          </w:tcPr>
          <w:p w14:paraId="73FB91E2" w14:textId="77777777" w:rsidR="008F411F" w:rsidRPr="00616006" w:rsidRDefault="008F411F" w:rsidP="007B281E">
            <w:pPr>
              <w:spacing w:line="480" w:lineRule="auto"/>
            </w:pPr>
            <w:r w:rsidRPr="00616006">
              <w:t>S1</w:t>
            </w:r>
          </w:p>
        </w:tc>
        <w:tc>
          <w:tcPr>
            <w:tcW w:w="7740" w:type="dxa"/>
          </w:tcPr>
          <w:p w14:paraId="15189173" w14:textId="77777777" w:rsidR="008F411F" w:rsidRPr="00616006" w:rsidRDefault="008F411F" w:rsidP="007B281E">
            <w:pPr>
              <w:spacing w:line="480" w:lineRule="auto"/>
              <w:rPr>
                <w:rFonts w:cstheme="minorHAnsi"/>
                <w:color w:val="000000"/>
              </w:rPr>
            </w:pPr>
            <w:r w:rsidRPr="00616006">
              <w:rPr>
                <w:rFonts w:cstheme="minorHAnsi"/>
                <w:color w:val="000000"/>
              </w:rPr>
              <w:t>Table: Weighted Demographic Summary of Study Population</w:t>
            </w:r>
          </w:p>
        </w:tc>
        <w:tc>
          <w:tcPr>
            <w:tcW w:w="715" w:type="dxa"/>
          </w:tcPr>
          <w:p w14:paraId="6A90B67A" w14:textId="77777777" w:rsidR="008F411F" w:rsidRPr="00616006" w:rsidRDefault="008F411F" w:rsidP="007B281E">
            <w:pPr>
              <w:spacing w:line="480" w:lineRule="auto"/>
              <w:rPr>
                <w:rFonts w:cstheme="minorHAnsi"/>
                <w:color w:val="000000"/>
              </w:rPr>
            </w:pPr>
            <w:r w:rsidRPr="00616006">
              <w:rPr>
                <w:rFonts w:cstheme="minorHAnsi"/>
                <w:color w:val="000000"/>
              </w:rPr>
              <w:t>2</w:t>
            </w:r>
          </w:p>
        </w:tc>
      </w:tr>
      <w:tr w:rsidR="008F411F" w:rsidRPr="00616006" w14:paraId="68F9D26F" w14:textId="77777777" w:rsidTr="007B281E">
        <w:tc>
          <w:tcPr>
            <w:tcW w:w="895" w:type="dxa"/>
          </w:tcPr>
          <w:p w14:paraId="627EFEA4" w14:textId="77777777" w:rsidR="008F411F" w:rsidRPr="00616006" w:rsidRDefault="008F411F" w:rsidP="007B281E">
            <w:pPr>
              <w:spacing w:line="480" w:lineRule="auto"/>
            </w:pPr>
            <w:r w:rsidRPr="00616006">
              <w:t xml:space="preserve">S2 </w:t>
            </w:r>
          </w:p>
        </w:tc>
        <w:tc>
          <w:tcPr>
            <w:tcW w:w="7740" w:type="dxa"/>
          </w:tcPr>
          <w:p w14:paraId="3CFBB7D7" w14:textId="60827A35" w:rsidR="008F411F" w:rsidRPr="00616006" w:rsidRDefault="008F411F" w:rsidP="007B281E">
            <w:pPr>
              <w:spacing w:line="480" w:lineRule="auto"/>
            </w:pPr>
            <w:r w:rsidRPr="00616006">
              <w:t xml:space="preserve">Table: Chi Square tables of association between perception of the vaccine’s safety and attitudes towards vaccine mandate. </w:t>
            </w:r>
          </w:p>
        </w:tc>
        <w:tc>
          <w:tcPr>
            <w:tcW w:w="715" w:type="dxa"/>
          </w:tcPr>
          <w:p w14:paraId="1FC879EA" w14:textId="77777777" w:rsidR="008F411F" w:rsidRPr="00616006" w:rsidRDefault="008F411F" w:rsidP="007B281E">
            <w:pPr>
              <w:spacing w:line="480" w:lineRule="auto"/>
            </w:pPr>
            <w:r>
              <w:rPr>
                <w:rFonts w:cstheme="minorHAnsi"/>
                <w:color w:val="000000"/>
              </w:rPr>
              <w:t>4</w:t>
            </w:r>
            <w:r w:rsidRPr="00616006">
              <w:rPr>
                <w:rFonts w:cstheme="minorHAnsi"/>
                <w:color w:val="000000"/>
              </w:rPr>
              <w:t xml:space="preserve">   </w:t>
            </w:r>
          </w:p>
        </w:tc>
      </w:tr>
      <w:tr w:rsidR="008F411F" w:rsidRPr="00616006" w14:paraId="7A8DC6CE" w14:textId="77777777" w:rsidTr="007B281E">
        <w:tc>
          <w:tcPr>
            <w:tcW w:w="895" w:type="dxa"/>
          </w:tcPr>
          <w:p w14:paraId="530AD0A7" w14:textId="77777777" w:rsidR="008F411F" w:rsidRPr="00616006" w:rsidRDefault="008F411F" w:rsidP="007B281E">
            <w:pPr>
              <w:spacing w:line="480" w:lineRule="auto"/>
            </w:pPr>
            <w:r>
              <w:t>S3</w:t>
            </w:r>
          </w:p>
        </w:tc>
        <w:tc>
          <w:tcPr>
            <w:tcW w:w="7740" w:type="dxa"/>
          </w:tcPr>
          <w:p w14:paraId="60F378D3" w14:textId="0C09859C" w:rsidR="008F411F" w:rsidRPr="00616006" w:rsidRDefault="008F411F" w:rsidP="007B281E">
            <w:r>
              <w:t>Table: Chi Square tables of association between perception of the vaccine’s safety and attitudes towards vaccine mandate</w:t>
            </w:r>
            <w:r w:rsidR="00DF1D5F">
              <w:t>.</w:t>
            </w:r>
          </w:p>
        </w:tc>
        <w:tc>
          <w:tcPr>
            <w:tcW w:w="715" w:type="dxa"/>
          </w:tcPr>
          <w:p w14:paraId="776F0E8A" w14:textId="77777777" w:rsidR="008F411F" w:rsidRPr="00616006" w:rsidRDefault="008F411F" w:rsidP="007B281E">
            <w:pPr>
              <w:spacing w:line="480" w:lineRule="auto"/>
            </w:pPr>
            <w:r>
              <w:t>5</w:t>
            </w:r>
          </w:p>
        </w:tc>
      </w:tr>
      <w:tr w:rsidR="008F411F" w:rsidRPr="00616006" w14:paraId="46D25FFA" w14:textId="77777777" w:rsidTr="007B281E">
        <w:tc>
          <w:tcPr>
            <w:tcW w:w="895" w:type="dxa"/>
          </w:tcPr>
          <w:p w14:paraId="2C10C4A6" w14:textId="77777777" w:rsidR="008F411F" w:rsidRPr="00616006" w:rsidRDefault="008F411F" w:rsidP="007B281E">
            <w:pPr>
              <w:spacing w:line="480" w:lineRule="auto"/>
            </w:pPr>
            <w:r>
              <w:t>S4</w:t>
            </w:r>
          </w:p>
        </w:tc>
        <w:tc>
          <w:tcPr>
            <w:tcW w:w="7740" w:type="dxa"/>
          </w:tcPr>
          <w:p w14:paraId="1A54D8DE" w14:textId="77777777" w:rsidR="008F411F" w:rsidRPr="00370454" w:rsidRDefault="008F411F" w:rsidP="007B281E">
            <w:pPr>
              <w:rPr>
                <w:rFonts w:ascii="Arial" w:hAnsi="Arial" w:cs="Arial"/>
                <w:color w:val="010205"/>
              </w:rPr>
            </w:pPr>
            <w:r>
              <w:t xml:space="preserve">Table S4 </w:t>
            </w:r>
            <w:r>
              <w:rPr>
                <w:rFonts w:ascii="Arial" w:hAnsi="Arial" w:cs="Arial"/>
                <w:color w:val="010205"/>
              </w:rPr>
              <w:t>Multiple regression for estimation of the effect of the effects of ideology on support for mandate (</w:t>
            </w:r>
            <w:proofErr w:type="gramStart"/>
            <w:r>
              <w:rPr>
                <w:rFonts w:ascii="Arial" w:hAnsi="Arial" w:cs="Arial"/>
                <w:color w:val="010205"/>
              </w:rPr>
              <w:t>4 point</w:t>
            </w:r>
            <w:proofErr w:type="gramEnd"/>
            <w:r>
              <w:rPr>
                <w:rFonts w:ascii="Arial" w:hAnsi="Arial" w:cs="Arial"/>
                <w:color w:val="010205"/>
              </w:rPr>
              <w:t xml:space="preserve"> scale) with control for covariates</w:t>
            </w:r>
          </w:p>
        </w:tc>
        <w:tc>
          <w:tcPr>
            <w:tcW w:w="715" w:type="dxa"/>
          </w:tcPr>
          <w:p w14:paraId="441077D8" w14:textId="77777777" w:rsidR="008F411F" w:rsidRPr="00616006" w:rsidRDefault="008F411F" w:rsidP="007B281E">
            <w:pPr>
              <w:spacing w:line="480" w:lineRule="auto"/>
            </w:pPr>
            <w:r>
              <w:t>6</w:t>
            </w:r>
          </w:p>
        </w:tc>
      </w:tr>
      <w:tr w:rsidR="008F411F" w:rsidRPr="00616006" w14:paraId="69D02DFE" w14:textId="77777777" w:rsidTr="007B281E">
        <w:tc>
          <w:tcPr>
            <w:tcW w:w="895" w:type="dxa"/>
          </w:tcPr>
          <w:p w14:paraId="0FB8D0BE" w14:textId="77777777" w:rsidR="008F411F" w:rsidRDefault="008F411F" w:rsidP="007B281E">
            <w:pPr>
              <w:spacing w:line="480" w:lineRule="auto"/>
            </w:pPr>
            <w:r>
              <w:t>S5</w:t>
            </w:r>
          </w:p>
        </w:tc>
        <w:tc>
          <w:tcPr>
            <w:tcW w:w="7740" w:type="dxa"/>
          </w:tcPr>
          <w:p w14:paraId="402CB11C" w14:textId="77777777" w:rsidR="008F411F" w:rsidRDefault="008F411F" w:rsidP="007B281E">
            <w:pPr>
              <w:tabs>
                <w:tab w:val="left" w:pos="1238"/>
              </w:tabs>
              <w:spacing w:line="480" w:lineRule="auto"/>
              <w:jc w:val="both"/>
            </w:pPr>
            <w:r>
              <w:t>Items used in YouGov Surveys</w:t>
            </w:r>
          </w:p>
        </w:tc>
        <w:tc>
          <w:tcPr>
            <w:tcW w:w="715" w:type="dxa"/>
          </w:tcPr>
          <w:p w14:paraId="0D935FD5" w14:textId="77777777" w:rsidR="008F411F" w:rsidRDefault="008F411F" w:rsidP="007B281E">
            <w:pPr>
              <w:spacing w:line="480" w:lineRule="auto"/>
            </w:pPr>
            <w:r>
              <w:t>7</w:t>
            </w:r>
          </w:p>
        </w:tc>
      </w:tr>
    </w:tbl>
    <w:p w14:paraId="63EC24FD" w14:textId="44D55DBD" w:rsidR="008F411F" w:rsidRDefault="008F411F" w:rsidP="009B1C40">
      <w:pPr>
        <w:rPr>
          <w:sz w:val="36"/>
          <w:szCs w:val="36"/>
        </w:rPr>
      </w:pPr>
    </w:p>
    <w:p w14:paraId="4879F534" w14:textId="77777777" w:rsidR="008F411F" w:rsidRDefault="008F411F">
      <w:pPr>
        <w:rPr>
          <w:sz w:val="36"/>
          <w:szCs w:val="36"/>
        </w:rPr>
      </w:pPr>
      <w:r>
        <w:rPr>
          <w:sz w:val="36"/>
          <w:szCs w:val="36"/>
        </w:rPr>
        <w:br w:type="page"/>
      </w:r>
    </w:p>
    <w:p w14:paraId="021D9B24" w14:textId="77777777" w:rsidR="009B1C40" w:rsidRDefault="009B1C40" w:rsidP="009B1C40">
      <w:pPr>
        <w:rPr>
          <w:sz w:val="36"/>
          <w:szCs w:val="36"/>
        </w:rPr>
      </w:pPr>
    </w:p>
    <w:p w14:paraId="3CF13ACD" w14:textId="77777777" w:rsidR="009B1C40" w:rsidRPr="00FD2256" w:rsidRDefault="009B1C40" w:rsidP="009B1C40">
      <w:pPr>
        <w:spacing w:line="480" w:lineRule="auto"/>
      </w:pPr>
      <w:r>
        <w:rPr>
          <w:rFonts w:cstheme="minorHAnsi"/>
          <w:color w:val="000000"/>
        </w:rPr>
        <w:t xml:space="preserve">S1 </w:t>
      </w:r>
      <w:r w:rsidRPr="008117E3">
        <w:rPr>
          <w:rFonts w:cstheme="minorHAnsi"/>
          <w:color w:val="000000"/>
        </w:rPr>
        <w:t>Table</w:t>
      </w:r>
      <w:r>
        <w:rPr>
          <w:rFonts w:cstheme="minorHAnsi"/>
          <w:color w:val="000000"/>
        </w:rPr>
        <w:t>:</w:t>
      </w:r>
      <w:r w:rsidRPr="008117E3">
        <w:rPr>
          <w:rFonts w:cstheme="minorHAnsi"/>
          <w:color w:val="000000"/>
        </w:rPr>
        <w:t xml:space="preserve"> </w:t>
      </w:r>
      <w:r>
        <w:rPr>
          <w:rFonts w:cstheme="minorHAnsi"/>
          <w:color w:val="000000"/>
        </w:rPr>
        <w:t>Weighted D</w:t>
      </w:r>
      <w:r w:rsidRPr="008117E3">
        <w:rPr>
          <w:rFonts w:cstheme="minorHAnsi"/>
          <w:color w:val="000000"/>
        </w:rPr>
        <w:t xml:space="preserve">emographic Summary of Study Population </w:t>
      </w:r>
      <w:r>
        <w:rPr>
          <w:rFonts w:cstheme="minorHAnsi"/>
          <w:color w:val="000000"/>
        </w:rPr>
        <w:t xml:space="preserve">  </w:t>
      </w:r>
    </w:p>
    <w:tbl>
      <w:tblPr>
        <w:tblStyle w:val="TableGrid"/>
        <w:tblW w:w="8455" w:type="dxa"/>
        <w:tblLayout w:type="fixed"/>
        <w:tblLook w:val="04A0" w:firstRow="1" w:lastRow="0" w:firstColumn="1" w:lastColumn="0" w:noHBand="0" w:noVBand="1"/>
      </w:tblPr>
      <w:tblGrid>
        <w:gridCol w:w="3595"/>
        <w:gridCol w:w="1620"/>
        <w:gridCol w:w="1890"/>
        <w:gridCol w:w="1350"/>
      </w:tblGrid>
      <w:tr w:rsidR="009B1C40" w:rsidRPr="008117E3" w14:paraId="4B4F8DC7" w14:textId="77777777" w:rsidTr="009B1C40">
        <w:tc>
          <w:tcPr>
            <w:tcW w:w="3595" w:type="dxa"/>
          </w:tcPr>
          <w:p w14:paraId="0D699554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b/>
                <w:bCs/>
                <w:color w:val="000000"/>
              </w:rPr>
            </w:pPr>
            <w:r w:rsidRPr="008117E3">
              <w:rPr>
                <w:rFonts w:asciiTheme="minorHAnsi" w:hAnsiTheme="minorHAnsi" w:cstheme="minorHAnsi"/>
                <w:b/>
                <w:bCs/>
                <w:color w:val="000000"/>
              </w:rPr>
              <w:t>Sex</w:t>
            </w:r>
          </w:p>
        </w:tc>
        <w:tc>
          <w:tcPr>
            <w:tcW w:w="1620" w:type="dxa"/>
          </w:tcPr>
          <w:p w14:paraId="5CC2E58D" w14:textId="77777777" w:rsidR="009B1C40" w:rsidRPr="008117E3" w:rsidRDefault="009B1C40" w:rsidP="00794F8A">
            <w:pPr>
              <w:pStyle w:val="NormalWeb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August Survey (N=1000)</w:t>
            </w:r>
          </w:p>
        </w:tc>
        <w:tc>
          <w:tcPr>
            <w:tcW w:w="1890" w:type="dxa"/>
          </w:tcPr>
          <w:p w14:paraId="3BED489C" w14:textId="77777777" w:rsidR="009B1C40" w:rsidRPr="008117E3" w:rsidRDefault="009B1C40" w:rsidP="00794F8A">
            <w:pPr>
              <w:pStyle w:val="NormalWeb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December survey (N=1000)</w:t>
            </w:r>
          </w:p>
        </w:tc>
        <w:tc>
          <w:tcPr>
            <w:tcW w:w="1350" w:type="dxa"/>
          </w:tcPr>
          <w:p w14:paraId="19076237" w14:textId="1F5AD03F" w:rsidR="009B1C40" w:rsidRPr="008117E3" w:rsidRDefault="009B1C40" w:rsidP="00794F8A">
            <w:pPr>
              <w:pStyle w:val="NormalWeb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US</w:t>
            </w:r>
            <w:r w:rsidRPr="008B60F6">
              <w:rPr>
                <w:rFonts w:asciiTheme="minorHAnsi" w:hAnsiTheme="minorHAnsi" w:cs="Calibri (Body)"/>
                <w:color w:val="000000"/>
                <w:vertAlign w:val="superscript"/>
              </w:rPr>
              <w:t xml:space="preserve">19 </w:t>
            </w:r>
            <w:r w:rsidRPr="008117E3">
              <w:rPr>
                <w:rFonts w:asciiTheme="minorHAnsi" w:hAnsiTheme="minorHAnsi" w:cstheme="minorHAnsi"/>
                <w:color w:val="000000"/>
              </w:rPr>
              <w:t>Population</w:t>
            </w:r>
            <w:r w:rsidR="002F07AA">
              <w:rPr>
                <w:rFonts w:asciiTheme="minorHAnsi" w:hAnsiTheme="minorHAnsi" w:cstheme="minorHAnsi"/>
                <w:color w:val="000000"/>
              </w:rPr>
              <w:t xml:space="preserve"> </w:t>
            </w:r>
            <w:r w:rsidR="002F07AA">
              <w:rPr>
                <w:rFonts w:asciiTheme="minorHAnsi" w:hAnsiTheme="minorHAnsi" w:cstheme="minorHAnsi"/>
                <w:color w:val="000000"/>
              </w:rPr>
              <w:fldChar w:fldCharType="begin"/>
            </w:r>
            <w:r w:rsidR="002F07AA">
              <w:rPr>
                <w:rFonts w:asciiTheme="minorHAnsi" w:hAnsiTheme="minorHAnsi" w:cstheme="minorHAnsi"/>
                <w:color w:val="000000"/>
              </w:rPr>
              <w:instrText xml:space="preserve"> ADDIN ZOTERO_ITEM CSL_CITATION {"citationID":"bKXgSYVH","properties":{"formattedCitation":"[1]","plainCitation":"[1]","noteIndex":0},"citationItems":[{"id":239,"uris":["http://zotero.org/users/local/z1xjy9vK/items/3NJST375"],"itemData":{"id":239,"type":"webpage","abstract":"Frequently requested statistics for: United States","language":"en","title":"U.S. Census Bureau QuickFacts: United States","title-short":"U.S. Census Bureau QuickFacts","URL":"https://www.census.gov/quickfacts/fact/table/US/POP010210#POP010210","accessed":{"date-parts":[["2023",3,6]]}}}],"schema":"https://github.com/citation-style-language/schema/raw/master/csl-citation.json"} </w:instrText>
            </w:r>
            <w:r w:rsidR="002F07AA">
              <w:rPr>
                <w:rFonts w:asciiTheme="minorHAnsi" w:hAnsiTheme="minorHAnsi" w:cstheme="minorHAnsi"/>
                <w:color w:val="000000"/>
              </w:rPr>
              <w:fldChar w:fldCharType="separate"/>
            </w:r>
            <w:r w:rsidR="002F07AA">
              <w:rPr>
                <w:rFonts w:asciiTheme="minorHAnsi" w:hAnsiTheme="minorHAnsi" w:cstheme="minorHAnsi"/>
                <w:noProof/>
                <w:color w:val="000000"/>
              </w:rPr>
              <w:t>[1]</w:t>
            </w:r>
            <w:r w:rsidR="002F07AA">
              <w:rPr>
                <w:rFonts w:asciiTheme="minorHAnsi" w:hAnsiTheme="minorHAnsi" w:cstheme="minorHAnsi"/>
                <w:color w:val="000000"/>
              </w:rPr>
              <w:fldChar w:fldCharType="end"/>
            </w:r>
          </w:p>
        </w:tc>
      </w:tr>
      <w:tr w:rsidR="009B1C40" w:rsidRPr="008117E3" w14:paraId="3F32FB76" w14:textId="77777777" w:rsidTr="009B1C40">
        <w:tc>
          <w:tcPr>
            <w:tcW w:w="3595" w:type="dxa"/>
          </w:tcPr>
          <w:p w14:paraId="45FEF52B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Male</w:t>
            </w:r>
          </w:p>
        </w:tc>
        <w:tc>
          <w:tcPr>
            <w:tcW w:w="1620" w:type="dxa"/>
          </w:tcPr>
          <w:p w14:paraId="475B132C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48.</w:t>
            </w:r>
            <w:r>
              <w:rPr>
                <w:rFonts w:asciiTheme="minorHAnsi" w:hAnsiTheme="minorHAnsi" w:cstheme="minorHAnsi"/>
                <w:color w:val="000000"/>
              </w:rPr>
              <w:t>7</w:t>
            </w:r>
            <w:r w:rsidRPr="008117E3">
              <w:rPr>
                <w:rFonts w:asciiTheme="minorHAnsi" w:hAnsiTheme="minorHAnsi" w:cstheme="minorHAnsi"/>
                <w:color w:val="000000"/>
              </w:rPr>
              <w:t>%</w:t>
            </w:r>
          </w:p>
        </w:tc>
        <w:tc>
          <w:tcPr>
            <w:tcW w:w="1890" w:type="dxa"/>
          </w:tcPr>
          <w:p w14:paraId="0BFB50A9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48.5%</w:t>
            </w:r>
          </w:p>
        </w:tc>
        <w:tc>
          <w:tcPr>
            <w:tcW w:w="1350" w:type="dxa"/>
          </w:tcPr>
          <w:p w14:paraId="4352166C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49.2%</w:t>
            </w:r>
          </w:p>
        </w:tc>
      </w:tr>
      <w:tr w:rsidR="009B1C40" w:rsidRPr="008117E3" w14:paraId="1C4F499C" w14:textId="77777777" w:rsidTr="009B1C40">
        <w:tc>
          <w:tcPr>
            <w:tcW w:w="3595" w:type="dxa"/>
          </w:tcPr>
          <w:p w14:paraId="21E5A99F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Female</w:t>
            </w:r>
          </w:p>
        </w:tc>
        <w:tc>
          <w:tcPr>
            <w:tcW w:w="1620" w:type="dxa"/>
          </w:tcPr>
          <w:p w14:paraId="2927A78B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51.</w:t>
            </w:r>
            <w:r>
              <w:rPr>
                <w:rFonts w:asciiTheme="minorHAnsi" w:hAnsiTheme="minorHAnsi" w:cstheme="minorHAnsi"/>
                <w:color w:val="000000"/>
              </w:rPr>
              <w:t>3</w:t>
            </w:r>
            <w:r w:rsidRPr="008117E3">
              <w:rPr>
                <w:rFonts w:asciiTheme="minorHAnsi" w:hAnsiTheme="minorHAnsi" w:cstheme="minorHAnsi"/>
                <w:color w:val="000000"/>
              </w:rPr>
              <w:t>%</w:t>
            </w:r>
          </w:p>
        </w:tc>
        <w:tc>
          <w:tcPr>
            <w:tcW w:w="1890" w:type="dxa"/>
          </w:tcPr>
          <w:p w14:paraId="71535404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51.5%</w:t>
            </w:r>
          </w:p>
        </w:tc>
        <w:tc>
          <w:tcPr>
            <w:tcW w:w="1350" w:type="dxa"/>
          </w:tcPr>
          <w:p w14:paraId="24CB0A1A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50.8%</w:t>
            </w:r>
          </w:p>
        </w:tc>
      </w:tr>
      <w:tr w:rsidR="009B1C40" w:rsidRPr="008117E3" w14:paraId="37F18770" w14:textId="77777777" w:rsidTr="009B1C40">
        <w:tc>
          <w:tcPr>
            <w:tcW w:w="3595" w:type="dxa"/>
          </w:tcPr>
          <w:p w14:paraId="28C7A80F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620" w:type="dxa"/>
          </w:tcPr>
          <w:p w14:paraId="70B329F3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90" w:type="dxa"/>
          </w:tcPr>
          <w:p w14:paraId="245D41B2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350" w:type="dxa"/>
          </w:tcPr>
          <w:p w14:paraId="28AE0B3A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9B1C40" w:rsidRPr="008117E3" w14:paraId="56D70AE7" w14:textId="77777777" w:rsidTr="009B1C40">
        <w:tc>
          <w:tcPr>
            <w:tcW w:w="3595" w:type="dxa"/>
          </w:tcPr>
          <w:p w14:paraId="47E5A595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b/>
                <w:bCs/>
                <w:color w:val="000000"/>
              </w:rPr>
            </w:pPr>
            <w:r w:rsidRPr="008117E3">
              <w:rPr>
                <w:rFonts w:asciiTheme="minorHAnsi" w:hAnsiTheme="minorHAnsi" w:cstheme="minorHAnsi"/>
                <w:b/>
                <w:bCs/>
                <w:color w:val="000000"/>
              </w:rPr>
              <w:t>Race</w:t>
            </w:r>
          </w:p>
        </w:tc>
        <w:tc>
          <w:tcPr>
            <w:tcW w:w="1620" w:type="dxa"/>
          </w:tcPr>
          <w:p w14:paraId="4BD79E76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90" w:type="dxa"/>
          </w:tcPr>
          <w:p w14:paraId="29E6E1BF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350" w:type="dxa"/>
          </w:tcPr>
          <w:p w14:paraId="196F1DCD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9B1C40" w:rsidRPr="008117E3" w14:paraId="011BBB20" w14:textId="77777777" w:rsidTr="009B1C40">
        <w:tc>
          <w:tcPr>
            <w:tcW w:w="3595" w:type="dxa"/>
          </w:tcPr>
          <w:p w14:paraId="12CA1A0F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White</w:t>
            </w:r>
          </w:p>
        </w:tc>
        <w:tc>
          <w:tcPr>
            <w:tcW w:w="1620" w:type="dxa"/>
          </w:tcPr>
          <w:p w14:paraId="065EA7C3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63.</w:t>
            </w:r>
            <w:r>
              <w:rPr>
                <w:rFonts w:asciiTheme="minorHAnsi" w:hAnsiTheme="minorHAnsi" w:cstheme="minorHAnsi"/>
                <w:color w:val="000000"/>
              </w:rPr>
              <w:t>2</w:t>
            </w:r>
            <w:r w:rsidRPr="008117E3">
              <w:rPr>
                <w:rFonts w:asciiTheme="minorHAnsi" w:hAnsiTheme="minorHAnsi" w:cstheme="minorHAnsi"/>
                <w:color w:val="000000"/>
              </w:rPr>
              <w:t>%</w:t>
            </w:r>
          </w:p>
        </w:tc>
        <w:tc>
          <w:tcPr>
            <w:tcW w:w="1890" w:type="dxa"/>
          </w:tcPr>
          <w:p w14:paraId="78568D46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63.2%</w:t>
            </w:r>
          </w:p>
        </w:tc>
        <w:tc>
          <w:tcPr>
            <w:tcW w:w="1350" w:type="dxa"/>
          </w:tcPr>
          <w:p w14:paraId="2B76A16E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60.4%</w:t>
            </w:r>
          </w:p>
        </w:tc>
      </w:tr>
      <w:tr w:rsidR="009B1C40" w:rsidRPr="008117E3" w14:paraId="58D3DFA3" w14:textId="77777777" w:rsidTr="009B1C40">
        <w:tc>
          <w:tcPr>
            <w:tcW w:w="3595" w:type="dxa"/>
          </w:tcPr>
          <w:p w14:paraId="1FE67D04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Black</w:t>
            </w:r>
          </w:p>
        </w:tc>
        <w:tc>
          <w:tcPr>
            <w:tcW w:w="1620" w:type="dxa"/>
          </w:tcPr>
          <w:p w14:paraId="612C8D08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12.</w:t>
            </w:r>
            <w:r>
              <w:rPr>
                <w:rFonts w:asciiTheme="minorHAnsi" w:hAnsiTheme="minorHAnsi" w:cstheme="minorHAnsi"/>
                <w:color w:val="000000"/>
              </w:rPr>
              <w:t>0</w:t>
            </w:r>
            <w:r w:rsidRPr="008117E3">
              <w:rPr>
                <w:rFonts w:asciiTheme="minorHAnsi" w:hAnsiTheme="minorHAnsi" w:cstheme="minorHAnsi"/>
                <w:color w:val="000000"/>
              </w:rPr>
              <w:t>%</w:t>
            </w:r>
          </w:p>
        </w:tc>
        <w:tc>
          <w:tcPr>
            <w:tcW w:w="1890" w:type="dxa"/>
          </w:tcPr>
          <w:p w14:paraId="052B4693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2.1%</w:t>
            </w:r>
          </w:p>
        </w:tc>
        <w:tc>
          <w:tcPr>
            <w:tcW w:w="1350" w:type="dxa"/>
          </w:tcPr>
          <w:p w14:paraId="683F20A2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13.4%</w:t>
            </w:r>
          </w:p>
        </w:tc>
      </w:tr>
      <w:tr w:rsidR="009B1C40" w:rsidRPr="008117E3" w14:paraId="1D7FA953" w14:textId="77777777" w:rsidTr="009B1C40">
        <w:tc>
          <w:tcPr>
            <w:tcW w:w="3595" w:type="dxa"/>
          </w:tcPr>
          <w:p w14:paraId="5337428F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Hispanic</w:t>
            </w:r>
          </w:p>
        </w:tc>
        <w:tc>
          <w:tcPr>
            <w:tcW w:w="1620" w:type="dxa"/>
          </w:tcPr>
          <w:p w14:paraId="70DAAACC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6.1</w:t>
            </w:r>
            <w:r w:rsidRPr="008117E3">
              <w:rPr>
                <w:rFonts w:asciiTheme="minorHAnsi" w:hAnsiTheme="minorHAnsi" w:cstheme="minorHAnsi"/>
                <w:color w:val="000000"/>
              </w:rPr>
              <w:t>%</w:t>
            </w:r>
          </w:p>
        </w:tc>
        <w:tc>
          <w:tcPr>
            <w:tcW w:w="1890" w:type="dxa"/>
          </w:tcPr>
          <w:p w14:paraId="0FD7499A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6.0%</w:t>
            </w:r>
          </w:p>
        </w:tc>
        <w:tc>
          <w:tcPr>
            <w:tcW w:w="1350" w:type="dxa"/>
          </w:tcPr>
          <w:p w14:paraId="512F453A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18.3%</w:t>
            </w:r>
          </w:p>
        </w:tc>
      </w:tr>
      <w:tr w:rsidR="009B1C40" w:rsidRPr="008117E3" w14:paraId="7785EDB8" w14:textId="77777777" w:rsidTr="009B1C40">
        <w:tc>
          <w:tcPr>
            <w:tcW w:w="3595" w:type="dxa"/>
          </w:tcPr>
          <w:p w14:paraId="458F942B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Asian</w:t>
            </w:r>
          </w:p>
        </w:tc>
        <w:tc>
          <w:tcPr>
            <w:tcW w:w="1620" w:type="dxa"/>
          </w:tcPr>
          <w:p w14:paraId="56E06372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2</w:t>
            </w:r>
            <w:r w:rsidRPr="008117E3">
              <w:rPr>
                <w:rFonts w:asciiTheme="minorHAnsi" w:hAnsiTheme="minorHAnsi" w:cstheme="minorHAnsi"/>
                <w:color w:val="000000"/>
              </w:rPr>
              <w:t>.9%</w:t>
            </w:r>
          </w:p>
        </w:tc>
        <w:tc>
          <w:tcPr>
            <w:tcW w:w="1890" w:type="dxa"/>
          </w:tcPr>
          <w:p w14:paraId="7953EDF8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2.2%</w:t>
            </w:r>
          </w:p>
        </w:tc>
        <w:tc>
          <w:tcPr>
            <w:tcW w:w="1350" w:type="dxa"/>
          </w:tcPr>
          <w:p w14:paraId="23DD2FF7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5.9%</w:t>
            </w:r>
          </w:p>
        </w:tc>
      </w:tr>
      <w:tr w:rsidR="009B1C40" w:rsidRPr="008117E3" w14:paraId="3A268081" w14:textId="77777777" w:rsidTr="009B1C40">
        <w:tc>
          <w:tcPr>
            <w:tcW w:w="3595" w:type="dxa"/>
          </w:tcPr>
          <w:p w14:paraId="67FDA7A0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Native American</w:t>
            </w:r>
          </w:p>
        </w:tc>
        <w:tc>
          <w:tcPr>
            <w:tcW w:w="1620" w:type="dxa"/>
          </w:tcPr>
          <w:p w14:paraId="72BF16BE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.0</w:t>
            </w:r>
            <w:r w:rsidRPr="008117E3">
              <w:rPr>
                <w:rFonts w:asciiTheme="minorHAnsi" w:hAnsiTheme="minorHAnsi" w:cstheme="minorHAnsi"/>
                <w:color w:val="000000"/>
              </w:rPr>
              <w:t>%</w:t>
            </w:r>
          </w:p>
        </w:tc>
        <w:tc>
          <w:tcPr>
            <w:tcW w:w="1890" w:type="dxa"/>
          </w:tcPr>
          <w:p w14:paraId="27D87BE0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.6%</w:t>
            </w:r>
          </w:p>
        </w:tc>
        <w:tc>
          <w:tcPr>
            <w:tcW w:w="1350" w:type="dxa"/>
          </w:tcPr>
          <w:p w14:paraId="3714F5CD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1.3%</w:t>
            </w:r>
          </w:p>
        </w:tc>
      </w:tr>
      <w:tr w:rsidR="009B1C40" w:rsidRPr="008117E3" w14:paraId="5318A4B2" w14:textId="77777777" w:rsidTr="009B1C40">
        <w:tc>
          <w:tcPr>
            <w:tcW w:w="3595" w:type="dxa"/>
          </w:tcPr>
          <w:p w14:paraId="721CB631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Mixed</w:t>
            </w:r>
          </w:p>
        </w:tc>
        <w:tc>
          <w:tcPr>
            <w:tcW w:w="1620" w:type="dxa"/>
          </w:tcPr>
          <w:p w14:paraId="0B21F96C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.6</w:t>
            </w:r>
            <w:r w:rsidRPr="008117E3">
              <w:rPr>
                <w:rFonts w:asciiTheme="minorHAnsi" w:hAnsiTheme="minorHAnsi" w:cstheme="minorHAnsi"/>
                <w:color w:val="000000"/>
              </w:rPr>
              <w:t>%</w:t>
            </w:r>
          </w:p>
        </w:tc>
        <w:tc>
          <w:tcPr>
            <w:tcW w:w="1890" w:type="dxa"/>
          </w:tcPr>
          <w:p w14:paraId="316A5923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2.6%</w:t>
            </w:r>
          </w:p>
        </w:tc>
        <w:tc>
          <w:tcPr>
            <w:tcW w:w="1350" w:type="dxa"/>
          </w:tcPr>
          <w:p w14:paraId="57EA5055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2.7%</w:t>
            </w:r>
          </w:p>
        </w:tc>
      </w:tr>
      <w:tr w:rsidR="009B1C40" w:rsidRPr="008117E3" w14:paraId="19B12C74" w14:textId="77777777" w:rsidTr="009B1C40">
        <w:tc>
          <w:tcPr>
            <w:tcW w:w="3595" w:type="dxa"/>
          </w:tcPr>
          <w:p w14:paraId="73731601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Other</w:t>
            </w:r>
          </w:p>
        </w:tc>
        <w:tc>
          <w:tcPr>
            <w:tcW w:w="1620" w:type="dxa"/>
          </w:tcPr>
          <w:p w14:paraId="6883C7DE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2.9</w:t>
            </w:r>
            <w:r w:rsidRPr="008117E3">
              <w:rPr>
                <w:rFonts w:asciiTheme="minorHAnsi" w:hAnsiTheme="minorHAnsi" w:cstheme="minorHAnsi"/>
                <w:color w:val="000000"/>
              </w:rPr>
              <w:t>%</w:t>
            </w:r>
          </w:p>
        </w:tc>
        <w:tc>
          <w:tcPr>
            <w:tcW w:w="1890" w:type="dxa"/>
          </w:tcPr>
          <w:p w14:paraId="22977BB2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.7%</w:t>
            </w:r>
          </w:p>
        </w:tc>
        <w:tc>
          <w:tcPr>
            <w:tcW w:w="1350" w:type="dxa"/>
          </w:tcPr>
          <w:p w14:paraId="287132A8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9B1C40" w:rsidRPr="008117E3" w14:paraId="5FE8B4E9" w14:textId="77777777" w:rsidTr="009B1C40">
        <w:tc>
          <w:tcPr>
            <w:tcW w:w="3595" w:type="dxa"/>
          </w:tcPr>
          <w:p w14:paraId="3D031450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b/>
                <w:bCs/>
                <w:color w:val="000000"/>
              </w:rPr>
            </w:pPr>
          </w:p>
        </w:tc>
        <w:tc>
          <w:tcPr>
            <w:tcW w:w="1620" w:type="dxa"/>
          </w:tcPr>
          <w:p w14:paraId="3E07EBFE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b/>
                <w:bCs/>
                <w:color w:val="000000"/>
              </w:rPr>
            </w:pPr>
          </w:p>
        </w:tc>
        <w:tc>
          <w:tcPr>
            <w:tcW w:w="1890" w:type="dxa"/>
          </w:tcPr>
          <w:p w14:paraId="50F54AFC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b/>
                <w:bCs/>
                <w:color w:val="000000"/>
              </w:rPr>
            </w:pPr>
          </w:p>
        </w:tc>
        <w:tc>
          <w:tcPr>
            <w:tcW w:w="1350" w:type="dxa"/>
          </w:tcPr>
          <w:p w14:paraId="6D4A8BF9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b/>
                <w:bCs/>
                <w:color w:val="000000"/>
              </w:rPr>
            </w:pPr>
          </w:p>
        </w:tc>
      </w:tr>
      <w:tr w:rsidR="009B1C40" w:rsidRPr="008117E3" w14:paraId="22D41898" w14:textId="77777777" w:rsidTr="009B1C40">
        <w:tc>
          <w:tcPr>
            <w:tcW w:w="3595" w:type="dxa"/>
          </w:tcPr>
          <w:p w14:paraId="7D712662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b/>
                <w:bCs/>
                <w:color w:val="000000"/>
              </w:rPr>
            </w:pPr>
            <w:r w:rsidRPr="008117E3">
              <w:rPr>
                <w:rFonts w:asciiTheme="minorHAnsi" w:hAnsiTheme="minorHAnsi" w:cstheme="minorHAnsi"/>
                <w:b/>
                <w:bCs/>
                <w:color w:val="000000"/>
              </w:rPr>
              <w:t>Age</w:t>
            </w:r>
            <w:r w:rsidRPr="00531084">
              <w:rPr>
                <w:rStyle w:val="FootnoteReference"/>
              </w:rPr>
              <w:footnoteReference w:id="1"/>
            </w:r>
          </w:p>
        </w:tc>
        <w:tc>
          <w:tcPr>
            <w:tcW w:w="1620" w:type="dxa"/>
          </w:tcPr>
          <w:p w14:paraId="6F614D71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b/>
                <w:bCs/>
                <w:color w:val="000000"/>
              </w:rPr>
            </w:pPr>
          </w:p>
        </w:tc>
        <w:tc>
          <w:tcPr>
            <w:tcW w:w="1890" w:type="dxa"/>
          </w:tcPr>
          <w:p w14:paraId="02E4E02A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b/>
                <w:bCs/>
                <w:color w:val="000000"/>
              </w:rPr>
            </w:pPr>
          </w:p>
        </w:tc>
        <w:tc>
          <w:tcPr>
            <w:tcW w:w="1350" w:type="dxa"/>
          </w:tcPr>
          <w:p w14:paraId="21786554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b/>
                <w:bCs/>
                <w:color w:val="000000"/>
              </w:rPr>
            </w:pPr>
          </w:p>
        </w:tc>
      </w:tr>
      <w:tr w:rsidR="009B1C40" w:rsidRPr="008117E3" w14:paraId="5811A456" w14:textId="77777777" w:rsidTr="009B1C40">
        <w:tc>
          <w:tcPr>
            <w:tcW w:w="3595" w:type="dxa"/>
          </w:tcPr>
          <w:p w14:paraId="3DC037DD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8-29</w:t>
            </w:r>
          </w:p>
        </w:tc>
        <w:tc>
          <w:tcPr>
            <w:tcW w:w="1620" w:type="dxa"/>
          </w:tcPr>
          <w:p w14:paraId="3CF24F17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6.6%</w:t>
            </w:r>
          </w:p>
        </w:tc>
        <w:tc>
          <w:tcPr>
            <w:tcW w:w="1890" w:type="dxa"/>
          </w:tcPr>
          <w:p w14:paraId="36D0E712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22.3%</w:t>
            </w:r>
          </w:p>
        </w:tc>
        <w:tc>
          <w:tcPr>
            <w:tcW w:w="1350" w:type="dxa"/>
          </w:tcPr>
          <w:p w14:paraId="073D5C7C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2.4%</w:t>
            </w:r>
          </w:p>
        </w:tc>
      </w:tr>
      <w:tr w:rsidR="009B1C40" w:rsidRPr="008117E3" w14:paraId="6056681E" w14:textId="77777777" w:rsidTr="009B1C40">
        <w:tc>
          <w:tcPr>
            <w:tcW w:w="3595" w:type="dxa"/>
          </w:tcPr>
          <w:p w14:paraId="37DA6649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30-44</w:t>
            </w:r>
          </w:p>
        </w:tc>
        <w:tc>
          <w:tcPr>
            <w:tcW w:w="1620" w:type="dxa"/>
          </w:tcPr>
          <w:p w14:paraId="2D9CC66C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30.2%</w:t>
            </w:r>
          </w:p>
        </w:tc>
        <w:tc>
          <w:tcPr>
            <w:tcW w:w="1890" w:type="dxa"/>
          </w:tcPr>
          <w:p w14:paraId="7274E264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28.0%</w:t>
            </w:r>
          </w:p>
        </w:tc>
        <w:tc>
          <w:tcPr>
            <w:tcW w:w="1350" w:type="dxa"/>
          </w:tcPr>
          <w:p w14:paraId="091E0946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35.5%</w:t>
            </w:r>
          </w:p>
        </w:tc>
      </w:tr>
      <w:tr w:rsidR="009B1C40" w:rsidRPr="008117E3" w14:paraId="01FB3FB0" w14:textId="77777777" w:rsidTr="009B1C40">
        <w:tc>
          <w:tcPr>
            <w:tcW w:w="3595" w:type="dxa"/>
          </w:tcPr>
          <w:p w14:paraId="6DE52EBF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45-64</w:t>
            </w:r>
          </w:p>
        </w:tc>
        <w:tc>
          <w:tcPr>
            <w:tcW w:w="1620" w:type="dxa"/>
          </w:tcPr>
          <w:p w14:paraId="735923E5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32.6%</w:t>
            </w:r>
          </w:p>
        </w:tc>
        <w:tc>
          <w:tcPr>
            <w:tcW w:w="1890" w:type="dxa"/>
          </w:tcPr>
          <w:p w14:paraId="3DC2FD14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32.8%</w:t>
            </w:r>
          </w:p>
        </w:tc>
        <w:tc>
          <w:tcPr>
            <w:tcW w:w="1350" w:type="dxa"/>
          </w:tcPr>
          <w:p w14:paraId="7C73CFE3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32.7%</w:t>
            </w:r>
          </w:p>
        </w:tc>
      </w:tr>
      <w:tr w:rsidR="009B1C40" w:rsidRPr="008117E3" w14:paraId="216A6CB0" w14:textId="77777777" w:rsidTr="009B1C40">
        <w:tc>
          <w:tcPr>
            <w:tcW w:w="3595" w:type="dxa"/>
          </w:tcPr>
          <w:p w14:paraId="1EC6FF1B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65+</w:t>
            </w:r>
          </w:p>
        </w:tc>
        <w:tc>
          <w:tcPr>
            <w:tcW w:w="1620" w:type="dxa"/>
          </w:tcPr>
          <w:p w14:paraId="46F65A6C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20.6%</w:t>
            </w:r>
          </w:p>
        </w:tc>
        <w:tc>
          <w:tcPr>
            <w:tcW w:w="1890" w:type="dxa"/>
          </w:tcPr>
          <w:p w14:paraId="73F7AB7C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8.9%</w:t>
            </w:r>
          </w:p>
        </w:tc>
        <w:tc>
          <w:tcPr>
            <w:tcW w:w="1350" w:type="dxa"/>
          </w:tcPr>
          <w:p w14:paraId="7F7AB478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9.4%</w:t>
            </w:r>
          </w:p>
        </w:tc>
      </w:tr>
      <w:tr w:rsidR="009B1C40" w:rsidRPr="008117E3" w14:paraId="2C5F80A4" w14:textId="77777777" w:rsidTr="009B1C40">
        <w:tc>
          <w:tcPr>
            <w:tcW w:w="3595" w:type="dxa"/>
          </w:tcPr>
          <w:p w14:paraId="0AD8509E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b/>
                <w:bCs/>
                <w:color w:val="000000"/>
              </w:rPr>
              <w:t>Marital Status</w:t>
            </w:r>
          </w:p>
        </w:tc>
        <w:tc>
          <w:tcPr>
            <w:tcW w:w="1620" w:type="dxa"/>
          </w:tcPr>
          <w:p w14:paraId="42C8C75A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90" w:type="dxa"/>
          </w:tcPr>
          <w:p w14:paraId="2B949BEB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350" w:type="dxa"/>
          </w:tcPr>
          <w:p w14:paraId="7F2E4023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9B1C40" w:rsidRPr="008117E3" w14:paraId="6C06268F" w14:textId="77777777" w:rsidTr="009B1C40">
        <w:tc>
          <w:tcPr>
            <w:tcW w:w="3595" w:type="dxa"/>
          </w:tcPr>
          <w:p w14:paraId="66D6EC37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Married</w:t>
            </w:r>
          </w:p>
        </w:tc>
        <w:tc>
          <w:tcPr>
            <w:tcW w:w="1620" w:type="dxa"/>
          </w:tcPr>
          <w:p w14:paraId="174B56A3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47.0%</w:t>
            </w:r>
          </w:p>
        </w:tc>
        <w:tc>
          <w:tcPr>
            <w:tcW w:w="1890" w:type="dxa"/>
          </w:tcPr>
          <w:p w14:paraId="40477372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45.9%</w:t>
            </w:r>
          </w:p>
        </w:tc>
        <w:tc>
          <w:tcPr>
            <w:tcW w:w="1350" w:type="dxa"/>
          </w:tcPr>
          <w:p w14:paraId="1024BA27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47.8%</w:t>
            </w:r>
          </w:p>
        </w:tc>
      </w:tr>
      <w:tr w:rsidR="009B1C40" w:rsidRPr="008117E3" w14:paraId="508406FA" w14:textId="77777777" w:rsidTr="009B1C40">
        <w:tc>
          <w:tcPr>
            <w:tcW w:w="3595" w:type="dxa"/>
          </w:tcPr>
          <w:p w14:paraId="43022539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Separated</w:t>
            </w:r>
          </w:p>
        </w:tc>
        <w:tc>
          <w:tcPr>
            <w:tcW w:w="1620" w:type="dxa"/>
          </w:tcPr>
          <w:p w14:paraId="6CEFDFD2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2.3%</w:t>
            </w:r>
          </w:p>
        </w:tc>
        <w:tc>
          <w:tcPr>
            <w:tcW w:w="1890" w:type="dxa"/>
          </w:tcPr>
          <w:p w14:paraId="496A6C35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2.7%</w:t>
            </w:r>
          </w:p>
        </w:tc>
        <w:tc>
          <w:tcPr>
            <w:tcW w:w="1350" w:type="dxa"/>
          </w:tcPr>
          <w:p w14:paraId="12C5FCE8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1.9%</w:t>
            </w:r>
          </w:p>
        </w:tc>
      </w:tr>
      <w:tr w:rsidR="009B1C40" w:rsidRPr="008117E3" w14:paraId="040B4CD6" w14:textId="77777777" w:rsidTr="009B1C40">
        <w:tc>
          <w:tcPr>
            <w:tcW w:w="3595" w:type="dxa"/>
          </w:tcPr>
          <w:p w14:paraId="740C9596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Divorced</w:t>
            </w:r>
          </w:p>
        </w:tc>
        <w:tc>
          <w:tcPr>
            <w:tcW w:w="1620" w:type="dxa"/>
          </w:tcPr>
          <w:p w14:paraId="4A68571C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8.5%</w:t>
            </w:r>
          </w:p>
        </w:tc>
        <w:tc>
          <w:tcPr>
            <w:tcW w:w="1890" w:type="dxa"/>
          </w:tcPr>
          <w:p w14:paraId="1FE29AF3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0.3%</w:t>
            </w:r>
          </w:p>
        </w:tc>
        <w:tc>
          <w:tcPr>
            <w:tcW w:w="1350" w:type="dxa"/>
          </w:tcPr>
          <w:p w14:paraId="535F2495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10.8%</w:t>
            </w:r>
          </w:p>
        </w:tc>
      </w:tr>
      <w:tr w:rsidR="009B1C40" w:rsidRPr="008117E3" w14:paraId="531ECFDC" w14:textId="77777777" w:rsidTr="009B1C40">
        <w:tc>
          <w:tcPr>
            <w:tcW w:w="3595" w:type="dxa"/>
          </w:tcPr>
          <w:p w14:paraId="408F6603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Widowed</w:t>
            </w:r>
          </w:p>
        </w:tc>
        <w:tc>
          <w:tcPr>
            <w:tcW w:w="1620" w:type="dxa"/>
          </w:tcPr>
          <w:p w14:paraId="1390B2D9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5.3%</w:t>
            </w:r>
          </w:p>
        </w:tc>
        <w:tc>
          <w:tcPr>
            <w:tcW w:w="1890" w:type="dxa"/>
          </w:tcPr>
          <w:p w14:paraId="3129EEAC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3.6%</w:t>
            </w:r>
          </w:p>
        </w:tc>
        <w:tc>
          <w:tcPr>
            <w:tcW w:w="1350" w:type="dxa"/>
          </w:tcPr>
          <w:p w14:paraId="30B60D09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5.6%</w:t>
            </w:r>
          </w:p>
        </w:tc>
      </w:tr>
      <w:tr w:rsidR="009B1C40" w:rsidRPr="008117E3" w14:paraId="22ABDCC0" w14:textId="77777777" w:rsidTr="009B1C40">
        <w:tc>
          <w:tcPr>
            <w:tcW w:w="3595" w:type="dxa"/>
          </w:tcPr>
          <w:p w14:paraId="60191099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Never Married</w:t>
            </w:r>
          </w:p>
        </w:tc>
        <w:tc>
          <w:tcPr>
            <w:tcW w:w="1620" w:type="dxa"/>
          </w:tcPr>
          <w:p w14:paraId="2DEF9BB5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31.8%</w:t>
            </w:r>
          </w:p>
        </w:tc>
        <w:tc>
          <w:tcPr>
            <w:tcW w:w="1890" w:type="dxa"/>
          </w:tcPr>
          <w:p w14:paraId="5C352B72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31.5%</w:t>
            </w:r>
          </w:p>
        </w:tc>
        <w:tc>
          <w:tcPr>
            <w:tcW w:w="1350" w:type="dxa"/>
          </w:tcPr>
          <w:p w14:paraId="7ED09332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33.8%</w:t>
            </w:r>
          </w:p>
        </w:tc>
      </w:tr>
      <w:tr w:rsidR="009B1C40" w:rsidRPr="008117E3" w14:paraId="007C7CAB" w14:textId="77777777" w:rsidTr="009B1C40">
        <w:tc>
          <w:tcPr>
            <w:tcW w:w="3595" w:type="dxa"/>
          </w:tcPr>
          <w:p w14:paraId="364087B2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Domestic/Civil Partnership</w:t>
            </w:r>
          </w:p>
        </w:tc>
        <w:tc>
          <w:tcPr>
            <w:tcW w:w="1620" w:type="dxa"/>
          </w:tcPr>
          <w:p w14:paraId="47EC1F1E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5.1%</w:t>
            </w:r>
          </w:p>
        </w:tc>
        <w:tc>
          <w:tcPr>
            <w:tcW w:w="1890" w:type="dxa"/>
          </w:tcPr>
          <w:p w14:paraId="4872A301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6.0%</w:t>
            </w:r>
          </w:p>
        </w:tc>
        <w:tc>
          <w:tcPr>
            <w:tcW w:w="1350" w:type="dxa"/>
          </w:tcPr>
          <w:p w14:paraId="70E446C9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9B1C40" w:rsidRPr="008117E3" w14:paraId="5A63894B" w14:textId="77777777" w:rsidTr="009B1C40">
        <w:tc>
          <w:tcPr>
            <w:tcW w:w="3595" w:type="dxa"/>
          </w:tcPr>
          <w:p w14:paraId="42C7521C" w14:textId="77777777" w:rsidR="009B1C40" w:rsidRPr="008117E3" w:rsidRDefault="009B1C40" w:rsidP="00794F8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620" w:type="dxa"/>
          </w:tcPr>
          <w:p w14:paraId="3C972826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90" w:type="dxa"/>
          </w:tcPr>
          <w:p w14:paraId="0DEC0975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350" w:type="dxa"/>
          </w:tcPr>
          <w:p w14:paraId="33338434" w14:textId="77777777" w:rsidR="009B1C40" w:rsidRPr="008117E3" w:rsidRDefault="009B1C40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C363E9" w:rsidRPr="008117E3" w14:paraId="1FB24C10" w14:textId="77777777" w:rsidTr="009B1C40">
        <w:tc>
          <w:tcPr>
            <w:tcW w:w="3595" w:type="dxa"/>
          </w:tcPr>
          <w:p w14:paraId="6924958D" w14:textId="6C78E361" w:rsidR="00C363E9" w:rsidRPr="00C363E9" w:rsidRDefault="00C363E9" w:rsidP="00794F8A">
            <w:pPr>
              <w:pStyle w:val="NormalWeb"/>
              <w:ind w:right="188"/>
              <w:rPr>
                <w:rFonts w:asciiTheme="minorHAnsi" w:hAnsiTheme="minorHAnsi" w:cstheme="minorHAnsi"/>
                <w:b/>
                <w:color w:val="000000"/>
              </w:rPr>
            </w:pPr>
            <w:r w:rsidRPr="00C363E9">
              <w:rPr>
                <w:rFonts w:asciiTheme="minorHAnsi" w:hAnsiTheme="minorHAnsi" w:cstheme="minorHAnsi"/>
                <w:b/>
                <w:color w:val="000000"/>
              </w:rPr>
              <w:t>Education</w:t>
            </w:r>
          </w:p>
        </w:tc>
        <w:tc>
          <w:tcPr>
            <w:tcW w:w="1620" w:type="dxa"/>
          </w:tcPr>
          <w:p w14:paraId="3B8A3B28" w14:textId="77777777" w:rsidR="00C363E9" w:rsidRPr="008117E3" w:rsidRDefault="00C363E9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90" w:type="dxa"/>
          </w:tcPr>
          <w:p w14:paraId="410C4DD0" w14:textId="77777777" w:rsidR="00C363E9" w:rsidRPr="008117E3" w:rsidRDefault="00C363E9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350" w:type="dxa"/>
          </w:tcPr>
          <w:p w14:paraId="10120E11" w14:textId="77777777" w:rsidR="00C363E9" w:rsidRPr="008117E3" w:rsidRDefault="00C363E9" w:rsidP="00794F8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2F07AA" w:rsidRPr="008117E3" w14:paraId="4BF153CB" w14:textId="77777777" w:rsidTr="009B1C40">
        <w:tc>
          <w:tcPr>
            <w:tcW w:w="3595" w:type="dxa"/>
          </w:tcPr>
          <w:p w14:paraId="2B4FC2C6" w14:textId="440CA7EB" w:rsidR="002F07AA" w:rsidRDefault="002F07AA" w:rsidP="002F07A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No high school</w:t>
            </w:r>
          </w:p>
        </w:tc>
        <w:tc>
          <w:tcPr>
            <w:tcW w:w="1620" w:type="dxa"/>
          </w:tcPr>
          <w:p w14:paraId="2DEFE89E" w14:textId="3492B1CC" w:rsidR="002F07AA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7.5%</w:t>
            </w:r>
          </w:p>
        </w:tc>
        <w:tc>
          <w:tcPr>
            <w:tcW w:w="1890" w:type="dxa"/>
          </w:tcPr>
          <w:p w14:paraId="67BBC233" w14:textId="7ABBA743" w:rsidR="002F07AA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0.5%</w:t>
            </w:r>
          </w:p>
        </w:tc>
        <w:tc>
          <w:tcPr>
            <w:tcW w:w="1350" w:type="dxa"/>
          </w:tcPr>
          <w:p w14:paraId="2915FF56" w14:textId="2E8EE95D" w:rsidR="002F07AA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1.1%</w:t>
            </w:r>
            <w:r>
              <w:rPr>
                <w:rStyle w:val="FootnoteReference"/>
                <w:rFonts w:asciiTheme="minorHAnsi" w:hAnsiTheme="minorHAnsi" w:cstheme="minorHAnsi"/>
                <w:color w:val="000000"/>
              </w:rPr>
              <w:footnoteReference w:id="2"/>
            </w:r>
            <w:r>
              <w:rPr>
                <w:rFonts w:asciiTheme="minorHAnsi" w:hAnsiTheme="minorHAnsi" w:cstheme="minorHAnsi"/>
                <w:color w:val="000000"/>
              </w:rPr>
              <w:t xml:space="preserve"> </w:t>
            </w:r>
          </w:p>
        </w:tc>
      </w:tr>
      <w:tr w:rsidR="002F07AA" w:rsidRPr="008117E3" w14:paraId="4C343806" w14:textId="77777777" w:rsidTr="009B1C40">
        <w:tc>
          <w:tcPr>
            <w:tcW w:w="3595" w:type="dxa"/>
          </w:tcPr>
          <w:p w14:paraId="1B725FB3" w14:textId="6DBA7B67" w:rsidR="002F07AA" w:rsidRPr="008117E3" w:rsidRDefault="002F07AA" w:rsidP="002F07A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High school graduate</w:t>
            </w:r>
          </w:p>
        </w:tc>
        <w:tc>
          <w:tcPr>
            <w:tcW w:w="1620" w:type="dxa"/>
          </w:tcPr>
          <w:p w14:paraId="0DCE1725" w14:textId="674383EA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31.8%</w:t>
            </w:r>
          </w:p>
        </w:tc>
        <w:tc>
          <w:tcPr>
            <w:tcW w:w="1890" w:type="dxa"/>
          </w:tcPr>
          <w:p w14:paraId="365A9400" w14:textId="31CC09C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28.7%</w:t>
            </w:r>
          </w:p>
        </w:tc>
        <w:tc>
          <w:tcPr>
            <w:tcW w:w="1350" w:type="dxa"/>
            <w:vMerge w:val="restart"/>
          </w:tcPr>
          <w:p w14:paraId="4BEC8842" w14:textId="48A220D6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55.2%</w:t>
            </w:r>
          </w:p>
        </w:tc>
      </w:tr>
      <w:tr w:rsidR="002F07AA" w:rsidRPr="008117E3" w14:paraId="0D33D593" w14:textId="77777777" w:rsidTr="009B1C40">
        <w:tc>
          <w:tcPr>
            <w:tcW w:w="3595" w:type="dxa"/>
          </w:tcPr>
          <w:p w14:paraId="4ACA0238" w14:textId="740FE8C6" w:rsidR="002F07AA" w:rsidRPr="008117E3" w:rsidRDefault="002F07AA" w:rsidP="002F07A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Some college</w:t>
            </w:r>
          </w:p>
        </w:tc>
        <w:tc>
          <w:tcPr>
            <w:tcW w:w="1620" w:type="dxa"/>
          </w:tcPr>
          <w:p w14:paraId="42C3F58F" w14:textId="033B1700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20.4%</w:t>
            </w:r>
          </w:p>
        </w:tc>
        <w:tc>
          <w:tcPr>
            <w:tcW w:w="1890" w:type="dxa"/>
          </w:tcPr>
          <w:p w14:paraId="72B05945" w14:textId="4B35C17A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20.1%</w:t>
            </w:r>
          </w:p>
        </w:tc>
        <w:tc>
          <w:tcPr>
            <w:tcW w:w="1350" w:type="dxa"/>
            <w:vMerge/>
          </w:tcPr>
          <w:p w14:paraId="725DA29A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2F07AA" w:rsidRPr="008117E3" w14:paraId="1CB1DA03" w14:textId="77777777" w:rsidTr="009B1C40">
        <w:tc>
          <w:tcPr>
            <w:tcW w:w="3595" w:type="dxa"/>
          </w:tcPr>
          <w:p w14:paraId="7823B0C1" w14:textId="2AAC873B" w:rsidR="002F07AA" w:rsidRPr="008117E3" w:rsidRDefault="002F07AA" w:rsidP="002F07A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 xml:space="preserve">2-year college </w:t>
            </w:r>
          </w:p>
        </w:tc>
        <w:tc>
          <w:tcPr>
            <w:tcW w:w="1620" w:type="dxa"/>
          </w:tcPr>
          <w:p w14:paraId="0C40C205" w14:textId="38EB802D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0.2%</w:t>
            </w:r>
          </w:p>
        </w:tc>
        <w:tc>
          <w:tcPr>
            <w:tcW w:w="1890" w:type="dxa"/>
          </w:tcPr>
          <w:p w14:paraId="2B5FEE7E" w14:textId="766825BF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0.6%</w:t>
            </w:r>
          </w:p>
        </w:tc>
        <w:tc>
          <w:tcPr>
            <w:tcW w:w="1350" w:type="dxa"/>
            <w:vMerge/>
          </w:tcPr>
          <w:p w14:paraId="1A4D25DA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2F07AA" w:rsidRPr="008117E3" w14:paraId="6CD1761D" w14:textId="77777777" w:rsidTr="009B1C40">
        <w:tc>
          <w:tcPr>
            <w:tcW w:w="3595" w:type="dxa"/>
          </w:tcPr>
          <w:p w14:paraId="3A51CC9E" w14:textId="7A43B28B" w:rsidR="002F07AA" w:rsidRDefault="002F07AA" w:rsidP="002F07A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4-year college</w:t>
            </w:r>
          </w:p>
        </w:tc>
        <w:tc>
          <w:tcPr>
            <w:tcW w:w="1620" w:type="dxa"/>
          </w:tcPr>
          <w:p w14:paraId="6F23AA0E" w14:textId="7B46288B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8.9%</w:t>
            </w:r>
          </w:p>
        </w:tc>
        <w:tc>
          <w:tcPr>
            <w:tcW w:w="1890" w:type="dxa"/>
          </w:tcPr>
          <w:p w14:paraId="463FC110" w14:textId="71BC53E1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8.9%</w:t>
            </w:r>
          </w:p>
        </w:tc>
        <w:tc>
          <w:tcPr>
            <w:tcW w:w="1350" w:type="dxa"/>
            <w:vMerge w:val="restart"/>
          </w:tcPr>
          <w:p w14:paraId="16DE64E5" w14:textId="5A79C4B4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33.7%</w:t>
            </w:r>
          </w:p>
        </w:tc>
      </w:tr>
      <w:tr w:rsidR="002F07AA" w:rsidRPr="008117E3" w14:paraId="5711BBEE" w14:textId="77777777" w:rsidTr="009B1C40">
        <w:tc>
          <w:tcPr>
            <w:tcW w:w="3595" w:type="dxa"/>
          </w:tcPr>
          <w:p w14:paraId="2FCBA5C0" w14:textId="32289EB7" w:rsidR="002F07AA" w:rsidRDefault="002F07AA" w:rsidP="002F07A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Post graduate</w:t>
            </w:r>
          </w:p>
        </w:tc>
        <w:tc>
          <w:tcPr>
            <w:tcW w:w="1620" w:type="dxa"/>
          </w:tcPr>
          <w:p w14:paraId="32A27504" w14:textId="7406521C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1.2%</w:t>
            </w:r>
          </w:p>
        </w:tc>
        <w:tc>
          <w:tcPr>
            <w:tcW w:w="1890" w:type="dxa"/>
          </w:tcPr>
          <w:p w14:paraId="1D6FF21F" w14:textId="5EDFDF6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11.2%</w:t>
            </w:r>
          </w:p>
        </w:tc>
        <w:tc>
          <w:tcPr>
            <w:tcW w:w="1350" w:type="dxa"/>
            <w:vMerge/>
          </w:tcPr>
          <w:p w14:paraId="6AA856AB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2F07AA" w:rsidRPr="008117E3" w14:paraId="3794125E" w14:textId="77777777" w:rsidTr="009B1C40">
        <w:tc>
          <w:tcPr>
            <w:tcW w:w="3595" w:type="dxa"/>
          </w:tcPr>
          <w:p w14:paraId="17BC7097" w14:textId="77777777" w:rsidR="002F07AA" w:rsidRPr="008117E3" w:rsidRDefault="002F07AA" w:rsidP="002F07A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620" w:type="dxa"/>
          </w:tcPr>
          <w:p w14:paraId="333801C9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90" w:type="dxa"/>
          </w:tcPr>
          <w:p w14:paraId="06A946F4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350" w:type="dxa"/>
          </w:tcPr>
          <w:p w14:paraId="2713A455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2F07AA" w:rsidRPr="008117E3" w14:paraId="3E1942B1" w14:textId="77777777" w:rsidTr="009B1C40">
        <w:tc>
          <w:tcPr>
            <w:tcW w:w="3595" w:type="dxa"/>
          </w:tcPr>
          <w:p w14:paraId="3796EA3F" w14:textId="77777777" w:rsidR="002F07AA" w:rsidRPr="008117E3" w:rsidRDefault="002F07AA" w:rsidP="002F07A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b/>
                <w:bCs/>
                <w:color w:val="000000"/>
              </w:rPr>
              <w:lastRenderedPageBreak/>
              <w:t>Vote</w:t>
            </w:r>
            <w:r w:rsidRPr="00531084">
              <w:rPr>
                <w:rStyle w:val="FootnoteReference"/>
              </w:rPr>
              <w:footnoteReference w:id="3"/>
            </w:r>
            <w:r w:rsidRPr="008117E3">
              <w:rPr>
                <w:rFonts w:asciiTheme="minorHAnsi" w:hAnsiTheme="minorHAnsi" w:cstheme="minorHAnsi"/>
                <w:b/>
                <w:bCs/>
                <w:color w:val="000000"/>
              </w:rPr>
              <w:t xml:space="preserve"> in 2016 Presidential Election</w:t>
            </w:r>
            <w:r w:rsidRPr="008B60F6">
              <w:rPr>
                <w:rFonts w:asciiTheme="minorHAnsi" w:hAnsiTheme="minorHAnsi" w:cs="Calibri (Body)"/>
                <w:b/>
                <w:bCs/>
                <w:color w:val="000000"/>
                <w:vertAlign w:val="superscript"/>
              </w:rPr>
              <w:t>20</w:t>
            </w:r>
          </w:p>
        </w:tc>
        <w:tc>
          <w:tcPr>
            <w:tcW w:w="1620" w:type="dxa"/>
          </w:tcPr>
          <w:p w14:paraId="6829C57B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890" w:type="dxa"/>
          </w:tcPr>
          <w:p w14:paraId="2589EE5B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1350" w:type="dxa"/>
          </w:tcPr>
          <w:p w14:paraId="3789D766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2F07AA" w:rsidRPr="008117E3" w14:paraId="27BD2D7F" w14:textId="77777777" w:rsidTr="009B1C40">
        <w:tc>
          <w:tcPr>
            <w:tcW w:w="3595" w:type="dxa"/>
          </w:tcPr>
          <w:p w14:paraId="6A204396" w14:textId="77777777" w:rsidR="002F07AA" w:rsidRPr="008117E3" w:rsidRDefault="002F07AA" w:rsidP="002F07AA">
            <w:pPr>
              <w:pStyle w:val="NormalWeb"/>
              <w:ind w:right="188"/>
              <w:rPr>
                <w:rFonts w:asciiTheme="minorHAnsi" w:hAnsiTheme="minorHAnsi" w:cstheme="minorHAnsi"/>
                <w:b/>
                <w:bCs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Hillary Clinton</w:t>
            </w:r>
          </w:p>
        </w:tc>
        <w:tc>
          <w:tcPr>
            <w:tcW w:w="1620" w:type="dxa"/>
          </w:tcPr>
          <w:p w14:paraId="57D9660C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48.7%</w:t>
            </w:r>
          </w:p>
        </w:tc>
        <w:tc>
          <w:tcPr>
            <w:tcW w:w="1890" w:type="dxa"/>
          </w:tcPr>
          <w:p w14:paraId="4A2CD145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47.2%</w:t>
            </w:r>
          </w:p>
        </w:tc>
        <w:tc>
          <w:tcPr>
            <w:tcW w:w="1350" w:type="dxa"/>
          </w:tcPr>
          <w:p w14:paraId="34652806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48.2%</w:t>
            </w:r>
          </w:p>
        </w:tc>
      </w:tr>
      <w:tr w:rsidR="002F07AA" w:rsidRPr="008117E3" w14:paraId="0BBA6A0F" w14:textId="77777777" w:rsidTr="009B1C40">
        <w:tc>
          <w:tcPr>
            <w:tcW w:w="3595" w:type="dxa"/>
          </w:tcPr>
          <w:p w14:paraId="1F872746" w14:textId="77777777" w:rsidR="002F07AA" w:rsidRPr="008117E3" w:rsidRDefault="002F07AA" w:rsidP="002F07A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Donald Trump</w:t>
            </w:r>
          </w:p>
        </w:tc>
        <w:tc>
          <w:tcPr>
            <w:tcW w:w="1620" w:type="dxa"/>
          </w:tcPr>
          <w:p w14:paraId="05BBA3EC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45.1%</w:t>
            </w:r>
          </w:p>
        </w:tc>
        <w:tc>
          <w:tcPr>
            <w:tcW w:w="1890" w:type="dxa"/>
          </w:tcPr>
          <w:p w14:paraId="0A8C4D29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47.1%</w:t>
            </w:r>
          </w:p>
        </w:tc>
        <w:tc>
          <w:tcPr>
            <w:tcW w:w="1350" w:type="dxa"/>
          </w:tcPr>
          <w:p w14:paraId="4378C8C1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46.1%</w:t>
            </w:r>
          </w:p>
        </w:tc>
      </w:tr>
      <w:tr w:rsidR="002F07AA" w:rsidRPr="008117E3" w14:paraId="59EAFD31" w14:textId="77777777" w:rsidTr="009B1C40">
        <w:tc>
          <w:tcPr>
            <w:tcW w:w="3595" w:type="dxa"/>
          </w:tcPr>
          <w:p w14:paraId="0983820B" w14:textId="77777777" w:rsidR="002F07AA" w:rsidRPr="008117E3" w:rsidRDefault="002F07AA" w:rsidP="002F07AA">
            <w:pPr>
              <w:pStyle w:val="NormalWeb"/>
              <w:ind w:right="188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Other</w:t>
            </w:r>
          </w:p>
        </w:tc>
        <w:tc>
          <w:tcPr>
            <w:tcW w:w="1620" w:type="dxa"/>
          </w:tcPr>
          <w:p w14:paraId="1B53B6D3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6.2%</w:t>
            </w:r>
          </w:p>
        </w:tc>
        <w:tc>
          <w:tcPr>
            <w:tcW w:w="1890" w:type="dxa"/>
          </w:tcPr>
          <w:p w14:paraId="75997FB6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>
              <w:rPr>
                <w:rFonts w:asciiTheme="minorHAnsi" w:hAnsiTheme="minorHAnsi" w:cstheme="minorHAnsi"/>
                <w:color w:val="000000"/>
              </w:rPr>
              <w:t>5.8%</w:t>
            </w:r>
          </w:p>
        </w:tc>
        <w:tc>
          <w:tcPr>
            <w:tcW w:w="1350" w:type="dxa"/>
          </w:tcPr>
          <w:p w14:paraId="1CC558C3" w14:textId="77777777" w:rsidR="002F07AA" w:rsidRPr="008117E3" w:rsidRDefault="002F07AA" w:rsidP="002F07AA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8117E3">
              <w:rPr>
                <w:rFonts w:asciiTheme="minorHAnsi" w:hAnsiTheme="minorHAnsi" w:cstheme="minorHAnsi"/>
                <w:color w:val="000000"/>
              </w:rPr>
              <w:t>5.7%</w:t>
            </w:r>
          </w:p>
        </w:tc>
      </w:tr>
    </w:tbl>
    <w:p w14:paraId="27001E2A" w14:textId="79F3C67E" w:rsidR="009B1C40" w:rsidRDefault="009B1C40" w:rsidP="009B1C40"/>
    <w:p w14:paraId="1812C62A" w14:textId="20EF47A7" w:rsidR="002F07AA" w:rsidRDefault="002F07AA" w:rsidP="009B1C40"/>
    <w:p w14:paraId="169C8585" w14:textId="0DBB0D78" w:rsidR="002F07AA" w:rsidRDefault="002F07AA" w:rsidP="009B1C40"/>
    <w:p w14:paraId="5C007960" w14:textId="24864430" w:rsidR="002F07AA" w:rsidRPr="002F07AA" w:rsidRDefault="002F07AA" w:rsidP="009B1C40">
      <w:pPr>
        <w:rPr>
          <w:u w:val="single"/>
        </w:rPr>
      </w:pPr>
      <w:r w:rsidRPr="002F07AA">
        <w:rPr>
          <w:u w:val="single"/>
        </w:rPr>
        <w:t>Reference</w:t>
      </w:r>
    </w:p>
    <w:p w14:paraId="3F8926F1" w14:textId="77777777" w:rsidR="002F07AA" w:rsidRPr="002F07AA" w:rsidRDefault="002F07AA" w:rsidP="002F07AA">
      <w:pPr>
        <w:pStyle w:val="Bibliography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F07AA">
        <w:rPr>
          <w:rFonts w:ascii="Calibri" w:cs="Calibri"/>
        </w:rPr>
        <w:t xml:space="preserve">1. </w:t>
      </w:r>
      <w:r w:rsidRPr="002F07AA">
        <w:rPr>
          <w:rFonts w:ascii="Calibri" w:cs="Calibri"/>
        </w:rPr>
        <w:tab/>
        <w:t>U.S. Census Bureau QuickFacts: United States. [cited 6 Mar 2023]. Available: https://www.census.gov/quickfacts/fact/table/US/POP010210#POP010210</w:t>
      </w:r>
    </w:p>
    <w:p w14:paraId="3FA33A7D" w14:textId="0BA7C4A5" w:rsidR="002F07AA" w:rsidRDefault="002F07AA" w:rsidP="009B1C40">
      <w:r>
        <w:fldChar w:fldCharType="end"/>
      </w:r>
    </w:p>
    <w:p w14:paraId="4A91F12C" w14:textId="77777777" w:rsidR="009B1C40" w:rsidRDefault="009B1C40" w:rsidP="009B1C40"/>
    <w:p w14:paraId="5BDDFC80" w14:textId="77777777" w:rsidR="009B1C40" w:rsidRDefault="009B1C40" w:rsidP="009B1C40"/>
    <w:p w14:paraId="23770E68" w14:textId="77777777" w:rsidR="00C363E9" w:rsidRDefault="00C363E9">
      <w:r>
        <w:br w:type="page"/>
      </w:r>
    </w:p>
    <w:p w14:paraId="6E2C9A55" w14:textId="0A56152D" w:rsidR="009B1C40" w:rsidRDefault="009B1C40" w:rsidP="009B1C40">
      <w:r>
        <w:lastRenderedPageBreak/>
        <w:t>S2 Table: Chi Square tables of association between perception of the vaccine’s safety and attitudes towards vaccine mandate.</w:t>
      </w:r>
      <w:r w:rsidRPr="00531084">
        <w:rPr>
          <w:rStyle w:val="FootnoteReference"/>
        </w:rPr>
        <w:footnoteReference w:id="4"/>
      </w:r>
      <w:r>
        <w:t xml:space="preserve"> 2A reports liberal respons</w:t>
      </w:r>
      <w:r w:rsidR="00E90924">
        <w:t>es</w:t>
      </w:r>
      <w:r>
        <w:t>, 2B reports moderate responses, and 2C reports conservative responses.</w:t>
      </w:r>
    </w:p>
    <w:p w14:paraId="402994EE" w14:textId="77777777" w:rsidR="009B1C40" w:rsidRDefault="009B1C40" w:rsidP="009B1C40"/>
    <w:p w14:paraId="16435797" w14:textId="367F9D26" w:rsidR="009B1C40" w:rsidRDefault="009B1C40" w:rsidP="009B1C40">
      <w:r>
        <w:t>2A:</w:t>
      </w:r>
      <w:r w:rsidR="00E90924">
        <w:t xml:space="preserve">  Liberal</w:t>
      </w:r>
    </w:p>
    <w:tbl>
      <w:tblPr>
        <w:tblStyle w:val="TableGrid"/>
        <w:tblW w:w="10261" w:type="dxa"/>
        <w:tblLook w:val="04A0" w:firstRow="1" w:lastRow="0" w:firstColumn="1" w:lastColumn="0" w:noHBand="0" w:noVBand="1"/>
      </w:tblPr>
      <w:tblGrid>
        <w:gridCol w:w="4675"/>
        <w:gridCol w:w="2164"/>
        <w:gridCol w:w="3422"/>
      </w:tblGrid>
      <w:tr w:rsidR="009B1C40" w14:paraId="2A40B678" w14:textId="77777777" w:rsidTr="00794F8A">
        <w:trPr>
          <w:trHeight w:val="293"/>
        </w:trPr>
        <w:tc>
          <w:tcPr>
            <w:tcW w:w="4675" w:type="dxa"/>
            <w:vMerge w:val="restart"/>
          </w:tcPr>
          <w:p w14:paraId="3083E943" w14:textId="05567C18" w:rsidR="009B1C40" w:rsidRDefault="009B1C40" w:rsidP="00794F8A">
            <w:r>
              <w:t>Responses to the question: “</w:t>
            </w:r>
            <w:r w:rsidRPr="00F13398">
              <w:t>To what extent</w:t>
            </w:r>
            <w:r w:rsidRPr="0007489D">
              <w:t xml:space="preserve"> do you agree with the following statement: I would support a government mandate requiring that everyone be vaccinated in order</w:t>
            </w:r>
            <w:r>
              <w:t xml:space="preserve"> to achieve population immunity”</w:t>
            </w:r>
          </w:p>
        </w:tc>
        <w:tc>
          <w:tcPr>
            <w:tcW w:w="5586" w:type="dxa"/>
            <w:gridSpan w:val="2"/>
          </w:tcPr>
          <w:p w14:paraId="4F988C07" w14:textId="77777777" w:rsidR="009B1C40" w:rsidRDefault="009B1C40" w:rsidP="00794F8A">
            <w:r>
              <w:t>Responses to the question: “Do you think the following statement is true, or false? ‘Vaccines have harmful effects which are not being disclosed to the public.’”</w:t>
            </w:r>
          </w:p>
        </w:tc>
      </w:tr>
      <w:tr w:rsidR="009B1C40" w14:paraId="3CC2AB09" w14:textId="77777777" w:rsidTr="00794F8A">
        <w:trPr>
          <w:trHeight w:val="293"/>
        </w:trPr>
        <w:tc>
          <w:tcPr>
            <w:tcW w:w="4675" w:type="dxa"/>
            <w:vMerge/>
          </w:tcPr>
          <w:p w14:paraId="0FA4EFD7" w14:textId="77777777" w:rsidR="009B1C40" w:rsidRDefault="009B1C40" w:rsidP="00794F8A"/>
        </w:tc>
        <w:tc>
          <w:tcPr>
            <w:tcW w:w="2164" w:type="dxa"/>
          </w:tcPr>
          <w:p w14:paraId="4591C134" w14:textId="77777777" w:rsidR="009B1C40" w:rsidRDefault="009B1C40" w:rsidP="00794F8A">
            <w:r>
              <w:t>True</w:t>
            </w:r>
          </w:p>
        </w:tc>
        <w:tc>
          <w:tcPr>
            <w:tcW w:w="3422" w:type="dxa"/>
          </w:tcPr>
          <w:p w14:paraId="03ADC747" w14:textId="77777777" w:rsidR="009B1C40" w:rsidRDefault="009B1C40" w:rsidP="00794F8A">
            <w:r>
              <w:t>False</w:t>
            </w:r>
          </w:p>
        </w:tc>
      </w:tr>
      <w:tr w:rsidR="009B1C40" w14:paraId="7526FA33" w14:textId="77777777" w:rsidTr="00794F8A">
        <w:trPr>
          <w:trHeight w:val="293"/>
        </w:trPr>
        <w:tc>
          <w:tcPr>
            <w:tcW w:w="4675" w:type="dxa"/>
          </w:tcPr>
          <w:p w14:paraId="1328539C" w14:textId="6AFC06DE" w:rsidR="009B1C40" w:rsidRDefault="009B1C40" w:rsidP="00794F8A">
            <w:r>
              <w:t>Agree</w:t>
            </w:r>
            <w:r w:rsidR="008B6B9D">
              <w:t xml:space="preserve"> </w:t>
            </w:r>
          </w:p>
        </w:tc>
        <w:tc>
          <w:tcPr>
            <w:tcW w:w="2164" w:type="dxa"/>
          </w:tcPr>
          <w:p w14:paraId="0D1C4B43" w14:textId="77777777" w:rsidR="009B1C40" w:rsidRDefault="009B1C40" w:rsidP="00794F8A">
            <w:r>
              <w:t xml:space="preserve">39 (46.9) </w:t>
            </w:r>
          </w:p>
        </w:tc>
        <w:tc>
          <w:tcPr>
            <w:tcW w:w="3422" w:type="dxa"/>
          </w:tcPr>
          <w:p w14:paraId="117FF6AD" w14:textId="77777777" w:rsidR="009B1C40" w:rsidRDefault="009B1C40" w:rsidP="00794F8A">
            <w:r>
              <w:t xml:space="preserve">175 (167.1) </w:t>
            </w:r>
          </w:p>
        </w:tc>
      </w:tr>
      <w:tr w:rsidR="009B1C40" w14:paraId="331859ED" w14:textId="77777777" w:rsidTr="00794F8A">
        <w:trPr>
          <w:trHeight w:val="278"/>
        </w:trPr>
        <w:tc>
          <w:tcPr>
            <w:tcW w:w="4675" w:type="dxa"/>
          </w:tcPr>
          <w:p w14:paraId="73596EEF" w14:textId="6F8F0E23" w:rsidR="009B1C40" w:rsidRDefault="009B1C40" w:rsidP="00794F8A">
            <w:r>
              <w:t>Disagree</w:t>
            </w:r>
            <w:r w:rsidR="008B6B9D">
              <w:t xml:space="preserve"> </w:t>
            </w:r>
          </w:p>
        </w:tc>
        <w:tc>
          <w:tcPr>
            <w:tcW w:w="2164" w:type="dxa"/>
          </w:tcPr>
          <w:p w14:paraId="4901C321" w14:textId="77777777" w:rsidR="009B1C40" w:rsidRDefault="009B1C40" w:rsidP="00794F8A">
            <w:r>
              <w:t xml:space="preserve">23 (15.1) </w:t>
            </w:r>
          </w:p>
        </w:tc>
        <w:tc>
          <w:tcPr>
            <w:tcW w:w="3422" w:type="dxa"/>
          </w:tcPr>
          <w:p w14:paraId="63A7B003" w14:textId="77777777" w:rsidR="009B1C40" w:rsidRDefault="009B1C40" w:rsidP="00794F8A">
            <w:r>
              <w:t xml:space="preserve">46 (53.9) </w:t>
            </w:r>
          </w:p>
        </w:tc>
      </w:tr>
      <w:tr w:rsidR="009B1C40" w14:paraId="21C79AB9" w14:textId="77777777" w:rsidTr="00794F8A">
        <w:trPr>
          <w:trHeight w:val="278"/>
        </w:trPr>
        <w:tc>
          <w:tcPr>
            <w:tcW w:w="4675" w:type="dxa"/>
          </w:tcPr>
          <w:p w14:paraId="483EB615" w14:textId="77777777" w:rsidR="009B1C40" w:rsidRDefault="009B1C40" w:rsidP="00794F8A">
            <w:r>
              <w:t>Chi Square value</w:t>
            </w:r>
          </w:p>
        </w:tc>
        <w:tc>
          <w:tcPr>
            <w:tcW w:w="5586" w:type="dxa"/>
            <w:gridSpan w:val="2"/>
          </w:tcPr>
          <w:p w14:paraId="28DC2D6E" w14:textId="77777777" w:rsidR="009B1C40" w:rsidRDefault="009B1C40" w:rsidP="00794F8A">
            <w:r>
              <w:t>6.96</w:t>
            </w:r>
          </w:p>
        </w:tc>
      </w:tr>
      <w:tr w:rsidR="009B1C40" w14:paraId="3AB6D744" w14:textId="77777777" w:rsidTr="00794F8A">
        <w:trPr>
          <w:trHeight w:val="278"/>
        </w:trPr>
        <w:tc>
          <w:tcPr>
            <w:tcW w:w="4675" w:type="dxa"/>
          </w:tcPr>
          <w:p w14:paraId="018762CF" w14:textId="77777777" w:rsidR="009B1C40" w:rsidRDefault="009B1C40" w:rsidP="00794F8A">
            <w:r>
              <w:t>Chi Square value with Yates correction</w:t>
            </w:r>
          </w:p>
        </w:tc>
        <w:tc>
          <w:tcPr>
            <w:tcW w:w="5586" w:type="dxa"/>
            <w:gridSpan w:val="2"/>
          </w:tcPr>
          <w:p w14:paraId="41E64A22" w14:textId="77777777" w:rsidR="009B1C40" w:rsidRDefault="009B1C40" w:rsidP="00794F8A">
            <w:r>
              <w:t>6.11</w:t>
            </w:r>
          </w:p>
        </w:tc>
      </w:tr>
      <w:tr w:rsidR="009B1C40" w14:paraId="7136CA24" w14:textId="77777777" w:rsidTr="00794F8A">
        <w:trPr>
          <w:trHeight w:val="278"/>
        </w:trPr>
        <w:tc>
          <w:tcPr>
            <w:tcW w:w="4675" w:type="dxa"/>
          </w:tcPr>
          <w:p w14:paraId="136D13A3" w14:textId="77777777" w:rsidR="009B1C40" w:rsidRDefault="009B1C40" w:rsidP="00794F8A">
            <w:r>
              <w:t>P value</w:t>
            </w:r>
          </w:p>
        </w:tc>
        <w:tc>
          <w:tcPr>
            <w:tcW w:w="5586" w:type="dxa"/>
            <w:gridSpan w:val="2"/>
          </w:tcPr>
          <w:p w14:paraId="5A971613" w14:textId="77777777" w:rsidR="009B1C40" w:rsidRDefault="009B1C40" w:rsidP="00794F8A">
            <w:r>
              <w:t>P&lt;0.02</w:t>
            </w:r>
          </w:p>
        </w:tc>
      </w:tr>
    </w:tbl>
    <w:p w14:paraId="5DF5AEDA" w14:textId="77777777" w:rsidR="009B1C40" w:rsidRDefault="009B1C40" w:rsidP="009B1C40"/>
    <w:p w14:paraId="3541D110" w14:textId="37E15BEE" w:rsidR="009B1C40" w:rsidRDefault="009B1C40" w:rsidP="009B1C40">
      <w:r>
        <w:t>2B:</w:t>
      </w:r>
      <w:r w:rsidR="00E90924">
        <w:t xml:space="preserve"> Moderate</w:t>
      </w:r>
    </w:p>
    <w:tbl>
      <w:tblPr>
        <w:tblStyle w:val="TableGrid"/>
        <w:tblW w:w="10261" w:type="dxa"/>
        <w:tblLook w:val="04A0" w:firstRow="1" w:lastRow="0" w:firstColumn="1" w:lastColumn="0" w:noHBand="0" w:noVBand="1"/>
      </w:tblPr>
      <w:tblGrid>
        <w:gridCol w:w="4675"/>
        <w:gridCol w:w="2164"/>
        <w:gridCol w:w="3422"/>
      </w:tblGrid>
      <w:tr w:rsidR="009B1C40" w14:paraId="18A40664" w14:textId="77777777" w:rsidTr="00794F8A">
        <w:trPr>
          <w:trHeight w:val="293"/>
        </w:trPr>
        <w:tc>
          <w:tcPr>
            <w:tcW w:w="4675" w:type="dxa"/>
            <w:vMerge w:val="restart"/>
          </w:tcPr>
          <w:p w14:paraId="38FE33EC" w14:textId="77777777" w:rsidR="009B1C40" w:rsidRDefault="009B1C40" w:rsidP="00794F8A">
            <w:r>
              <w:t>Responses to the question: ““</w:t>
            </w:r>
            <w:r w:rsidRPr="0007489D">
              <w:t>To what extent do you agree with the following statement: I would support a government mandate requiring that everyone be vaccinated in order</w:t>
            </w:r>
            <w:r>
              <w:t xml:space="preserve"> to achieve population immunity”</w:t>
            </w:r>
          </w:p>
        </w:tc>
        <w:tc>
          <w:tcPr>
            <w:tcW w:w="5586" w:type="dxa"/>
            <w:gridSpan w:val="2"/>
          </w:tcPr>
          <w:p w14:paraId="0B1AA7CC" w14:textId="77777777" w:rsidR="009B1C40" w:rsidRDefault="009B1C40" w:rsidP="00794F8A">
            <w:r>
              <w:t>Responses to the question: “Do you think the following statement is true, or false? ‘Vaccines have harmful effects which are not being disclosed to the public.’”</w:t>
            </w:r>
          </w:p>
        </w:tc>
      </w:tr>
      <w:tr w:rsidR="009B1C40" w14:paraId="2A8CE39D" w14:textId="77777777" w:rsidTr="00794F8A">
        <w:trPr>
          <w:trHeight w:val="293"/>
        </w:trPr>
        <w:tc>
          <w:tcPr>
            <w:tcW w:w="4675" w:type="dxa"/>
            <w:vMerge/>
          </w:tcPr>
          <w:p w14:paraId="6795F687" w14:textId="77777777" w:rsidR="009B1C40" w:rsidRDefault="009B1C40" w:rsidP="00794F8A"/>
        </w:tc>
        <w:tc>
          <w:tcPr>
            <w:tcW w:w="2164" w:type="dxa"/>
          </w:tcPr>
          <w:p w14:paraId="7F1F8ED4" w14:textId="77777777" w:rsidR="009B1C40" w:rsidRDefault="009B1C40" w:rsidP="00794F8A">
            <w:r>
              <w:t>True</w:t>
            </w:r>
          </w:p>
        </w:tc>
        <w:tc>
          <w:tcPr>
            <w:tcW w:w="3422" w:type="dxa"/>
          </w:tcPr>
          <w:p w14:paraId="78B74988" w14:textId="77777777" w:rsidR="009B1C40" w:rsidRDefault="009B1C40" w:rsidP="00794F8A">
            <w:r>
              <w:t>False</w:t>
            </w:r>
          </w:p>
        </w:tc>
      </w:tr>
      <w:tr w:rsidR="009B1C40" w14:paraId="49D5C13E" w14:textId="77777777" w:rsidTr="00794F8A">
        <w:trPr>
          <w:trHeight w:val="293"/>
        </w:trPr>
        <w:tc>
          <w:tcPr>
            <w:tcW w:w="4675" w:type="dxa"/>
          </w:tcPr>
          <w:p w14:paraId="7A04C597" w14:textId="7C111C7D" w:rsidR="009B1C40" w:rsidRDefault="009B1C40" w:rsidP="00794F8A">
            <w:r>
              <w:t>Agree</w:t>
            </w:r>
            <w:r w:rsidR="008B6B9D">
              <w:t xml:space="preserve"> </w:t>
            </w:r>
          </w:p>
        </w:tc>
        <w:tc>
          <w:tcPr>
            <w:tcW w:w="2164" w:type="dxa"/>
          </w:tcPr>
          <w:p w14:paraId="241D1D9B" w14:textId="77777777" w:rsidR="009B1C40" w:rsidRDefault="009B1C40" w:rsidP="00794F8A">
            <w:r>
              <w:t xml:space="preserve">33 (49.9) </w:t>
            </w:r>
          </w:p>
        </w:tc>
        <w:tc>
          <w:tcPr>
            <w:tcW w:w="3422" w:type="dxa"/>
          </w:tcPr>
          <w:p w14:paraId="0C057E95" w14:textId="77777777" w:rsidR="009B1C40" w:rsidRDefault="009B1C40" w:rsidP="00794F8A">
            <w:r>
              <w:t xml:space="preserve">86 (69.1) </w:t>
            </w:r>
          </w:p>
        </w:tc>
      </w:tr>
      <w:tr w:rsidR="009B1C40" w14:paraId="30CFB75C" w14:textId="77777777" w:rsidTr="00794F8A">
        <w:trPr>
          <w:trHeight w:val="278"/>
        </w:trPr>
        <w:tc>
          <w:tcPr>
            <w:tcW w:w="4675" w:type="dxa"/>
          </w:tcPr>
          <w:p w14:paraId="28633A52" w14:textId="2097F6D7" w:rsidR="009B1C40" w:rsidRDefault="009B1C40" w:rsidP="00794F8A">
            <w:r>
              <w:t>Disagree</w:t>
            </w:r>
            <w:r w:rsidR="008B6B9D">
              <w:t xml:space="preserve"> </w:t>
            </w:r>
          </w:p>
        </w:tc>
        <w:tc>
          <w:tcPr>
            <w:tcW w:w="2164" w:type="dxa"/>
          </w:tcPr>
          <w:p w14:paraId="01C12A9E" w14:textId="77777777" w:rsidR="009B1C40" w:rsidRDefault="009B1C40" w:rsidP="00794F8A">
            <w:r>
              <w:t xml:space="preserve">66 (49.1) </w:t>
            </w:r>
          </w:p>
        </w:tc>
        <w:tc>
          <w:tcPr>
            <w:tcW w:w="3422" w:type="dxa"/>
          </w:tcPr>
          <w:p w14:paraId="6A8CA62B" w14:textId="77777777" w:rsidR="009B1C40" w:rsidRDefault="009B1C40" w:rsidP="00794F8A">
            <w:r>
              <w:t xml:space="preserve">51 (67.9) </w:t>
            </w:r>
          </w:p>
        </w:tc>
      </w:tr>
      <w:tr w:rsidR="009B1C40" w14:paraId="60C3683E" w14:textId="77777777" w:rsidTr="00794F8A">
        <w:trPr>
          <w:trHeight w:val="278"/>
        </w:trPr>
        <w:tc>
          <w:tcPr>
            <w:tcW w:w="4675" w:type="dxa"/>
          </w:tcPr>
          <w:p w14:paraId="2BBA18F1" w14:textId="77777777" w:rsidR="009B1C40" w:rsidRDefault="009B1C40" w:rsidP="00794F8A">
            <w:r>
              <w:t>Chi Square value</w:t>
            </w:r>
          </w:p>
        </w:tc>
        <w:tc>
          <w:tcPr>
            <w:tcW w:w="5586" w:type="dxa"/>
            <w:gridSpan w:val="2"/>
          </w:tcPr>
          <w:p w14:paraId="1D5BAB32" w14:textId="77777777" w:rsidR="009B1C40" w:rsidRDefault="009B1C40" w:rsidP="00794F8A">
            <w:r>
              <w:t>19.93</w:t>
            </w:r>
          </w:p>
        </w:tc>
      </w:tr>
      <w:tr w:rsidR="009B1C40" w14:paraId="07109EAE" w14:textId="77777777" w:rsidTr="00794F8A">
        <w:trPr>
          <w:trHeight w:val="278"/>
        </w:trPr>
        <w:tc>
          <w:tcPr>
            <w:tcW w:w="4675" w:type="dxa"/>
          </w:tcPr>
          <w:p w14:paraId="4382EC83" w14:textId="77777777" w:rsidR="009B1C40" w:rsidRDefault="009B1C40" w:rsidP="00794F8A">
            <w:r>
              <w:t>Chi Square value with Yates correction</w:t>
            </w:r>
          </w:p>
        </w:tc>
        <w:tc>
          <w:tcPr>
            <w:tcW w:w="5586" w:type="dxa"/>
            <w:gridSpan w:val="2"/>
          </w:tcPr>
          <w:p w14:paraId="10B83D34" w14:textId="77777777" w:rsidR="009B1C40" w:rsidRDefault="009B1C40" w:rsidP="00794F8A">
            <w:r>
              <w:t>18.77</w:t>
            </w:r>
          </w:p>
        </w:tc>
      </w:tr>
      <w:tr w:rsidR="009B1C40" w14:paraId="582798EA" w14:textId="77777777" w:rsidTr="00794F8A">
        <w:trPr>
          <w:trHeight w:val="278"/>
        </w:trPr>
        <w:tc>
          <w:tcPr>
            <w:tcW w:w="4675" w:type="dxa"/>
          </w:tcPr>
          <w:p w14:paraId="23A421D3" w14:textId="77777777" w:rsidR="009B1C40" w:rsidRDefault="009B1C40" w:rsidP="00794F8A">
            <w:r>
              <w:t>P value</w:t>
            </w:r>
          </w:p>
        </w:tc>
        <w:tc>
          <w:tcPr>
            <w:tcW w:w="5586" w:type="dxa"/>
            <w:gridSpan w:val="2"/>
          </w:tcPr>
          <w:p w14:paraId="6AB2605C" w14:textId="77777777" w:rsidR="009B1C40" w:rsidRDefault="009B1C40" w:rsidP="00794F8A">
            <w:r>
              <w:t>P&lt;0.00001</w:t>
            </w:r>
          </w:p>
        </w:tc>
      </w:tr>
    </w:tbl>
    <w:p w14:paraId="02222DA4" w14:textId="77777777" w:rsidR="009B1C40" w:rsidRDefault="009B1C40" w:rsidP="009B1C40"/>
    <w:p w14:paraId="743D9DE1" w14:textId="356D54F6" w:rsidR="009B1C40" w:rsidRDefault="009B1C40" w:rsidP="009B1C40">
      <w:r>
        <w:t>2C:</w:t>
      </w:r>
      <w:r w:rsidR="00E90924">
        <w:t xml:space="preserve"> Conservative</w:t>
      </w:r>
    </w:p>
    <w:tbl>
      <w:tblPr>
        <w:tblStyle w:val="TableGrid"/>
        <w:tblW w:w="10261" w:type="dxa"/>
        <w:tblLook w:val="04A0" w:firstRow="1" w:lastRow="0" w:firstColumn="1" w:lastColumn="0" w:noHBand="0" w:noVBand="1"/>
      </w:tblPr>
      <w:tblGrid>
        <w:gridCol w:w="4675"/>
        <w:gridCol w:w="2164"/>
        <w:gridCol w:w="3422"/>
      </w:tblGrid>
      <w:tr w:rsidR="009B1C40" w14:paraId="77C3AE5D" w14:textId="77777777" w:rsidTr="00794F8A">
        <w:trPr>
          <w:trHeight w:val="293"/>
        </w:trPr>
        <w:tc>
          <w:tcPr>
            <w:tcW w:w="4675" w:type="dxa"/>
            <w:vMerge w:val="restart"/>
          </w:tcPr>
          <w:p w14:paraId="7ADEAE82" w14:textId="77777777" w:rsidR="009B1C40" w:rsidRDefault="009B1C40" w:rsidP="00794F8A">
            <w:r>
              <w:t>Responses to the question: ““</w:t>
            </w:r>
            <w:r w:rsidRPr="0007489D">
              <w:t>To what extent do you agree with the following statement: I would support a government mandate requiring that everyone be vaccinated in order</w:t>
            </w:r>
            <w:r>
              <w:t xml:space="preserve"> to achieve population immunity”</w:t>
            </w:r>
          </w:p>
        </w:tc>
        <w:tc>
          <w:tcPr>
            <w:tcW w:w="5586" w:type="dxa"/>
            <w:gridSpan w:val="2"/>
          </w:tcPr>
          <w:p w14:paraId="4BD9A60A" w14:textId="77777777" w:rsidR="009B1C40" w:rsidRDefault="009B1C40" w:rsidP="00794F8A">
            <w:r>
              <w:t>Responses to the question: “Do you think the following statement is true, or false? ‘Vaccines have harmful effects which are not being disclosed to the public.’”</w:t>
            </w:r>
          </w:p>
        </w:tc>
      </w:tr>
      <w:tr w:rsidR="009B1C40" w14:paraId="616BF136" w14:textId="77777777" w:rsidTr="00794F8A">
        <w:trPr>
          <w:trHeight w:val="293"/>
        </w:trPr>
        <w:tc>
          <w:tcPr>
            <w:tcW w:w="4675" w:type="dxa"/>
            <w:vMerge/>
          </w:tcPr>
          <w:p w14:paraId="290512BC" w14:textId="77777777" w:rsidR="009B1C40" w:rsidRDefault="009B1C40" w:rsidP="00794F8A"/>
        </w:tc>
        <w:tc>
          <w:tcPr>
            <w:tcW w:w="2164" w:type="dxa"/>
          </w:tcPr>
          <w:p w14:paraId="42AC6DF8" w14:textId="77777777" w:rsidR="009B1C40" w:rsidRDefault="009B1C40" w:rsidP="00794F8A">
            <w:r>
              <w:t>True</w:t>
            </w:r>
          </w:p>
        </w:tc>
        <w:tc>
          <w:tcPr>
            <w:tcW w:w="3422" w:type="dxa"/>
          </w:tcPr>
          <w:p w14:paraId="6C039B5B" w14:textId="77777777" w:rsidR="009B1C40" w:rsidRDefault="009B1C40" w:rsidP="00794F8A">
            <w:r>
              <w:t>False</w:t>
            </w:r>
          </w:p>
        </w:tc>
      </w:tr>
      <w:tr w:rsidR="009B1C40" w14:paraId="704E956E" w14:textId="77777777" w:rsidTr="00794F8A">
        <w:trPr>
          <w:trHeight w:val="293"/>
        </w:trPr>
        <w:tc>
          <w:tcPr>
            <w:tcW w:w="4675" w:type="dxa"/>
          </w:tcPr>
          <w:p w14:paraId="051187E7" w14:textId="21059EF3" w:rsidR="009B1C40" w:rsidRDefault="009B1C40" w:rsidP="00794F8A">
            <w:r>
              <w:t>Agree</w:t>
            </w:r>
            <w:r w:rsidR="008B6B9D">
              <w:t xml:space="preserve"> </w:t>
            </w:r>
          </w:p>
        </w:tc>
        <w:tc>
          <w:tcPr>
            <w:tcW w:w="2164" w:type="dxa"/>
          </w:tcPr>
          <w:p w14:paraId="0C974FE2" w14:textId="77777777" w:rsidR="009B1C40" w:rsidRDefault="009B1C40" w:rsidP="00794F8A">
            <w:r>
              <w:t xml:space="preserve">20 (37.3) </w:t>
            </w:r>
          </w:p>
        </w:tc>
        <w:tc>
          <w:tcPr>
            <w:tcW w:w="3422" w:type="dxa"/>
          </w:tcPr>
          <w:p w14:paraId="23E055F6" w14:textId="77777777" w:rsidR="009B1C40" w:rsidRDefault="009B1C40" w:rsidP="00794F8A">
            <w:r>
              <w:t xml:space="preserve">42 (24.7) </w:t>
            </w:r>
          </w:p>
        </w:tc>
      </w:tr>
      <w:tr w:rsidR="009B1C40" w14:paraId="01E32E36" w14:textId="77777777" w:rsidTr="00794F8A">
        <w:trPr>
          <w:trHeight w:val="278"/>
        </w:trPr>
        <w:tc>
          <w:tcPr>
            <w:tcW w:w="4675" w:type="dxa"/>
          </w:tcPr>
          <w:p w14:paraId="11C79FB7" w14:textId="3B94D83F" w:rsidR="009B1C40" w:rsidRDefault="009B1C40" w:rsidP="00794F8A">
            <w:r>
              <w:t>Disagree</w:t>
            </w:r>
            <w:r w:rsidR="008B6B9D">
              <w:t xml:space="preserve"> </w:t>
            </w:r>
          </w:p>
        </w:tc>
        <w:tc>
          <w:tcPr>
            <w:tcW w:w="2164" w:type="dxa"/>
          </w:tcPr>
          <w:p w14:paraId="3246E19C" w14:textId="77777777" w:rsidR="009B1C40" w:rsidRDefault="009B1C40" w:rsidP="00794F8A">
            <w:r>
              <w:t xml:space="preserve">149 (131.7) </w:t>
            </w:r>
          </w:p>
        </w:tc>
        <w:tc>
          <w:tcPr>
            <w:tcW w:w="3422" w:type="dxa"/>
          </w:tcPr>
          <w:p w14:paraId="6449E500" w14:textId="77777777" w:rsidR="009B1C40" w:rsidRDefault="009B1C40" w:rsidP="00794F8A">
            <w:r>
              <w:t xml:space="preserve">70 (87.3) </w:t>
            </w:r>
          </w:p>
        </w:tc>
      </w:tr>
      <w:tr w:rsidR="009B1C40" w14:paraId="57FD607F" w14:textId="77777777" w:rsidTr="00794F8A">
        <w:trPr>
          <w:trHeight w:val="278"/>
        </w:trPr>
        <w:tc>
          <w:tcPr>
            <w:tcW w:w="4675" w:type="dxa"/>
          </w:tcPr>
          <w:p w14:paraId="03706EBD" w14:textId="77777777" w:rsidR="009B1C40" w:rsidRDefault="009B1C40" w:rsidP="00794F8A">
            <w:r>
              <w:t>Chi Square value</w:t>
            </w:r>
          </w:p>
        </w:tc>
        <w:tc>
          <w:tcPr>
            <w:tcW w:w="5586" w:type="dxa"/>
            <w:gridSpan w:val="2"/>
          </w:tcPr>
          <w:p w14:paraId="0B550715" w14:textId="77777777" w:rsidR="009B1C40" w:rsidRDefault="009B1C40" w:rsidP="00794F8A">
            <w:r>
              <w:t>25.8</w:t>
            </w:r>
          </w:p>
        </w:tc>
      </w:tr>
      <w:tr w:rsidR="009B1C40" w14:paraId="5BDE105A" w14:textId="77777777" w:rsidTr="00794F8A">
        <w:trPr>
          <w:trHeight w:val="278"/>
        </w:trPr>
        <w:tc>
          <w:tcPr>
            <w:tcW w:w="4675" w:type="dxa"/>
          </w:tcPr>
          <w:p w14:paraId="2E6BDBB5" w14:textId="77777777" w:rsidR="009B1C40" w:rsidRDefault="009B1C40" w:rsidP="00794F8A">
            <w:r>
              <w:t>Chi Square value with Yates correction</w:t>
            </w:r>
          </w:p>
        </w:tc>
        <w:tc>
          <w:tcPr>
            <w:tcW w:w="5586" w:type="dxa"/>
            <w:gridSpan w:val="2"/>
          </w:tcPr>
          <w:p w14:paraId="7AD86D17" w14:textId="77777777" w:rsidR="009B1C40" w:rsidRDefault="009B1C40" w:rsidP="00794F8A">
            <w:r>
              <w:t>24.33</w:t>
            </w:r>
          </w:p>
        </w:tc>
      </w:tr>
      <w:tr w:rsidR="009B1C40" w14:paraId="16C2A46A" w14:textId="77777777" w:rsidTr="00794F8A">
        <w:trPr>
          <w:trHeight w:val="278"/>
        </w:trPr>
        <w:tc>
          <w:tcPr>
            <w:tcW w:w="4675" w:type="dxa"/>
          </w:tcPr>
          <w:p w14:paraId="7126366B" w14:textId="77777777" w:rsidR="009B1C40" w:rsidRDefault="009B1C40" w:rsidP="00794F8A">
            <w:r>
              <w:t>P value</w:t>
            </w:r>
          </w:p>
        </w:tc>
        <w:tc>
          <w:tcPr>
            <w:tcW w:w="5586" w:type="dxa"/>
            <w:gridSpan w:val="2"/>
          </w:tcPr>
          <w:p w14:paraId="62028C06" w14:textId="77777777" w:rsidR="009B1C40" w:rsidRDefault="009B1C40" w:rsidP="00794F8A">
            <w:r>
              <w:t xml:space="preserve"> P&lt;0.00001</w:t>
            </w:r>
          </w:p>
        </w:tc>
      </w:tr>
    </w:tbl>
    <w:p w14:paraId="442A2F01" w14:textId="77777777" w:rsidR="009B1C40" w:rsidRDefault="009B1C40" w:rsidP="009B1C40"/>
    <w:p w14:paraId="215A118E" w14:textId="77777777" w:rsidR="009B1C40" w:rsidRDefault="009B1C40" w:rsidP="009B1C40"/>
    <w:p w14:paraId="17604669" w14:textId="77777777" w:rsidR="009B1C40" w:rsidRDefault="009B1C40" w:rsidP="009B1C40"/>
    <w:p w14:paraId="6379EB1B" w14:textId="5B5C2895" w:rsidR="009B1C40" w:rsidRDefault="009B1C40" w:rsidP="009B1C40">
      <w:r>
        <w:t>S3 Table: Chi Square tables of association between perception of the vaccine’s safety and attitudes towards vaccine mandate.</w:t>
      </w:r>
      <w:r w:rsidRPr="00531084">
        <w:rPr>
          <w:rStyle w:val="FootnoteReference"/>
        </w:rPr>
        <w:footnoteReference w:id="5"/>
      </w:r>
      <w:r>
        <w:t xml:space="preserve"> 3A reports responses for individuals without a bachelor’s degree, 2B reports responses for individuals with a bachelor’s degree or higher.</w:t>
      </w:r>
      <w:r w:rsidR="00371436">
        <w:t xml:space="preserve">  Data from August 2020.</w:t>
      </w:r>
    </w:p>
    <w:p w14:paraId="573D5727" w14:textId="77777777" w:rsidR="009B1C40" w:rsidRDefault="009B1C40" w:rsidP="009B1C40"/>
    <w:p w14:paraId="67456608" w14:textId="77777777" w:rsidR="009B1C40" w:rsidRDefault="009B1C40" w:rsidP="009B1C40">
      <w:r>
        <w:t>3A:</w:t>
      </w:r>
    </w:p>
    <w:tbl>
      <w:tblPr>
        <w:tblStyle w:val="TableGrid"/>
        <w:tblW w:w="10261" w:type="dxa"/>
        <w:tblLook w:val="04A0" w:firstRow="1" w:lastRow="0" w:firstColumn="1" w:lastColumn="0" w:noHBand="0" w:noVBand="1"/>
      </w:tblPr>
      <w:tblGrid>
        <w:gridCol w:w="4675"/>
        <w:gridCol w:w="2164"/>
        <w:gridCol w:w="3422"/>
      </w:tblGrid>
      <w:tr w:rsidR="009B1C40" w14:paraId="5CE7F070" w14:textId="77777777" w:rsidTr="00794F8A">
        <w:trPr>
          <w:trHeight w:val="293"/>
        </w:trPr>
        <w:tc>
          <w:tcPr>
            <w:tcW w:w="4675" w:type="dxa"/>
            <w:vMerge w:val="restart"/>
          </w:tcPr>
          <w:p w14:paraId="6C682C34" w14:textId="77777777" w:rsidR="009B1C40" w:rsidRDefault="009B1C40" w:rsidP="00794F8A">
            <w:r>
              <w:t>Responses to the question: ““</w:t>
            </w:r>
            <w:r w:rsidRPr="0007489D">
              <w:t>To what extent do you agree with the following statement: I would support a government mandate requiring that everyone be vaccinated in order</w:t>
            </w:r>
            <w:r>
              <w:t xml:space="preserve"> to achieve population immunity”</w:t>
            </w:r>
          </w:p>
        </w:tc>
        <w:tc>
          <w:tcPr>
            <w:tcW w:w="5586" w:type="dxa"/>
            <w:gridSpan w:val="2"/>
          </w:tcPr>
          <w:p w14:paraId="7374A4EC" w14:textId="77777777" w:rsidR="009B1C40" w:rsidRDefault="009B1C40" w:rsidP="00794F8A">
            <w:r>
              <w:t>Responses to the question: “Do you think the following statement is true, or false? ‘Vaccines have harmful effects which are not being disclosed to the public.’”</w:t>
            </w:r>
          </w:p>
        </w:tc>
      </w:tr>
      <w:tr w:rsidR="009B1C40" w14:paraId="00C3E076" w14:textId="77777777" w:rsidTr="00794F8A">
        <w:trPr>
          <w:trHeight w:val="293"/>
        </w:trPr>
        <w:tc>
          <w:tcPr>
            <w:tcW w:w="4675" w:type="dxa"/>
            <w:vMerge/>
          </w:tcPr>
          <w:p w14:paraId="48FFD885" w14:textId="77777777" w:rsidR="009B1C40" w:rsidRDefault="009B1C40" w:rsidP="00794F8A"/>
        </w:tc>
        <w:tc>
          <w:tcPr>
            <w:tcW w:w="2164" w:type="dxa"/>
          </w:tcPr>
          <w:p w14:paraId="1A224C5F" w14:textId="77777777" w:rsidR="009B1C40" w:rsidRDefault="009B1C40" w:rsidP="00794F8A">
            <w:r>
              <w:t>True</w:t>
            </w:r>
          </w:p>
        </w:tc>
        <w:tc>
          <w:tcPr>
            <w:tcW w:w="3422" w:type="dxa"/>
          </w:tcPr>
          <w:p w14:paraId="30D89B20" w14:textId="77777777" w:rsidR="009B1C40" w:rsidRDefault="009B1C40" w:rsidP="00794F8A">
            <w:r>
              <w:t>False</w:t>
            </w:r>
          </w:p>
        </w:tc>
      </w:tr>
      <w:tr w:rsidR="009B1C40" w14:paraId="2204D16A" w14:textId="77777777" w:rsidTr="00794F8A">
        <w:trPr>
          <w:trHeight w:val="293"/>
        </w:trPr>
        <w:tc>
          <w:tcPr>
            <w:tcW w:w="4675" w:type="dxa"/>
          </w:tcPr>
          <w:p w14:paraId="7586CD6E" w14:textId="3B861516" w:rsidR="009B1C40" w:rsidRDefault="009B1C40" w:rsidP="00794F8A">
            <w:r>
              <w:t>Agree</w:t>
            </w:r>
            <w:r w:rsidR="008B6B9D">
              <w:t xml:space="preserve"> </w:t>
            </w:r>
          </w:p>
        </w:tc>
        <w:tc>
          <w:tcPr>
            <w:tcW w:w="2164" w:type="dxa"/>
          </w:tcPr>
          <w:p w14:paraId="4F83E880" w14:textId="77777777" w:rsidR="009B1C40" w:rsidRDefault="009B1C40" w:rsidP="00794F8A">
            <w:r>
              <w:t xml:space="preserve">66 (127.0) </w:t>
            </w:r>
          </w:p>
        </w:tc>
        <w:tc>
          <w:tcPr>
            <w:tcW w:w="3422" w:type="dxa"/>
          </w:tcPr>
          <w:p w14:paraId="127B5F54" w14:textId="77777777" w:rsidR="009B1C40" w:rsidRDefault="009B1C40" w:rsidP="00794F8A">
            <w:r>
              <w:t xml:space="preserve">182 (121.0) </w:t>
            </w:r>
          </w:p>
        </w:tc>
      </w:tr>
      <w:tr w:rsidR="009B1C40" w14:paraId="4A8B7ED6" w14:textId="77777777" w:rsidTr="00794F8A">
        <w:trPr>
          <w:trHeight w:val="278"/>
        </w:trPr>
        <w:tc>
          <w:tcPr>
            <w:tcW w:w="4675" w:type="dxa"/>
          </w:tcPr>
          <w:p w14:paraId="2DE29651" w14:textId="78DDAD2B" w:rsidR="009B1C40" w:rsidRDefault="009B1C40" w:rsidP="00794F8A">
            <w:r>
              <w:t>Disagree</w:t>
            </w:r>
          </w:p>
        </w:tc>
        <w:tc>
          <w:tcPr>
            <w:tcW w:w="2164" w:type="dxa"/>
          </w:tcPr>
          <w:p w14:paraId="68AD6DDA" w14:textId="77777777" w:rsidR="009B1C40" w:rsidRDefault="009B1C40" w:rsidP="00794F8A">
            <w:r>
              <w:t xml:space="preserve">234 (173.0) </w:t>
            </w:r>
          </w:p>
        </w:tc>
        <w:tc>
          <w:tcPr>
            <w:tcW w:w="3422" w:type="dxa"/>
          </w:tcPr>
          <w:p w14:paraId="605C2886" w14:textId="77777777" w:rsidR="009B1C40" w:rsidRDefault="009B1C40" w:rsidP="00794F8A">
            <w:r>
              <w:t xml:space="preserve">104 (165.0) </w:t>
            </w:r>
          </w:p>
        </w:tc>
      </w:tr>
      <w:tr w:rsidR="009B1C40" w14:paraId="19343AB5" w14:textId="77777777" w:rsidTr="00794F8A">
        <w:trPr>
          <w:trHeight w:val="278"/>
        </w:trPr>
        <w:tc>
          <w:tcPr>
            <w:tcW w:w="4675" w:type="dxa"/>
          </w:tcPr>
          <w:p w14:paraId="648DAFA2" w14:textId="77777777" w:rsidR="009B1C40" w:rsidRDefault="009B1C40" w:rsidP="00794F8A">
            <w:r>
              <w:t>Chi Square value</w:t>
            </w:r>
          </w:p>
        </w:tc>
        <w:tc>
          <w:tcPr>
            <w:tcW w:w="5586" w:type="dxa"/>
            <w:gridSpan w:val="2"/>
          </w:tcPr>
          <w:p w14:paraId="2A97B62A" w14:textId="77777777" w:rsidR="009B1C40" w:rsidRDefault="009B1C40" w:rsidP="00794F8A">
            <w:r>
              <w:t xml:space="preserve"> 103.98</w:t>
            </w:r>
          </w:p>
        </w:tc>
      </w:tr>
      <w:tr w:rsidR="009B1C40" w14:paraId="30D5FC61" w14:textId="77777777" w:rsidTr="00794F8A">
        <w:trPr>
          <w:trHeight w:val="278"/>
        </w:trPr>
        <w:tc>
          <w:tcPr>
            <w:tcW w:w="4675" w:type="dxa"/>
          </w:tcPr>
          <w:p w14:paraId="03BCF63E" w14:textId="77777777" w:rsidR="009B1C40" w:rsidRDefault="009B1C40" w:rsidP="00794F8A">
            <w:r>
              <w:t>Chi Square value with Yates correction</w:t>
            </w:r>
          </w:p>
        </w:tc>
        <w:tc>
          <w:tcPr>
            <w:tcW w:w="5586" w:type="dxa"/>
            <w:gridSpan w:val="2"/>
          </w:tcPr>
          <w:p w14:paraId="033F5CC1" w14:textId="77777777" w:rsidR="009B1C40" w:rsidRDefault="009B1C40" w:rsidP="00794F8A">
            <w:r>
              <w:t xml:space="preserve"> 102.28</w:t>
            </w:r>
          </w:p>
        </w:tc>
      </w:tr>
      <w:tr w:rsidR="009B1C40" w14:paraId="0ACD4CB0" w14:textId="77777777" w:rsidTr="00794F8A">
        <w:trPr>
          <w:trHeight w:val="278"/>
        </w:trPr>
        <w:tc>
          <w:tcPr>
            <w:tcW w:w="4675" w:type="dxa"/>
          </w:tcPr>
          <w:p w14:paraId="1C3FEBC9" w14:textId="77777777" w:rsidR="009B1C40" w:rsidRDefault="009B1C40" w:rsidP="00794F8A">
            <w:r>
              <w:t>P value</w:t>
            </w:r>
          </w:p>
        </w:tc>
        <w:tc>
          <w:tcPr>
            <w:tcW w:w="5586" w:type="dxa"/>
            <w:gridSpan w:val="2"/>
          </w:tcPr>
          <w:p w14:paraId="5B4540A1" w14:textId="77777777" w:rsidR="009B1C40" w:rsidRDefault="009B1C40" w:rsidP="00794F8A">
            <w:r>
              <w:t xml:space="preserve"> P&lt;0.00001</w:t>
            </w:r>
          </w:p>
        </w:tc>
      </w:tr>
    </w:tbl>
    <w:p w14:paraId="0103BA82" w14:textId="77777777" w:rsidR="009B1C40" w:rsidRDefault="009B1C40" w:rsidP="009B1C40"/>
    <w:p w14:paraId="0716B40B" w14:textId="77777777" w:rsidR="009B1C40" w:rsidRDefault="009B1C40" w:rsidP="009B1C40">
      <w:r>
        <w:t>3B:</w:t>
      </w:r>
    </w:p>
    <w:tbl>
      <w:tblPr>
        <w:tblStyle w:val="TableGrid"/>
        <w:tblW w:w="10261" w:type="dxa"/>
        <w:tblLook w:val="04A0" w:firstRow="1" w:lastRow="0" w:firstColumn="1" w:lastColumn="0" w:noHBand="0" w:noVBand="1"/>
      </w:tblPr>
      <w:tblGrid>
        <w:gridCol w:w="4675"/>
        <w:gridCol w:w="2164"/>
        <w:gridCol w:w="3422"/>
      </w:tblGrid>
      <w:tr w:rsidR="009B1C40" w14:paraId="58DFE8FF" w14:textId="77777777" w:rsidTr="00794F8A">
        <w:trPr>
          <w:trHeight w:val="293"/>
        </w:trPr>
        <w:tc>
          <w:tcPr>
            <w:tcW w:w="4675" w:type="dxa"/>
            <w:vMerge w:val="restart"/>
          </w:tcPr>
          <w:p w14:paraId="0D05C0EC" w14:textId="77777777" w:rsidR="009B1C40" w:rsidRDefault="009B1C40" w:rsidP="00794F8A">
            <w:r>
              <w:t>Responses to the question: ““</w:t>
            </w:r>
            <w:r w:rsidRPr="0007489D">
              <w:t>To what extent do you agree with the following statement: I would support a government mandate requiring that everyone be vaccinated in order</w:t>
            </w:r>
            <w:r>
              <w:t xml:space="preserve"> to achieve population immunity”</w:t>
            </w:r>
          </w:p>
        </w:tc>
        <w:tc>
          <w:tcPr>
            <w:tcW w:w="5586" w:type="dxa"/>
            <w:gridSpan w:val="2"/>
          </w:tcPr>
          <w:p w14:paraId="30C6E22F" w14:textId="77777777" w:rsidR="009B1C40" w:rsidRDefault="009B1C40" w:rsidP="00794F8A">
            <w:r>
              <w:t>Responses to the question: “Do you think the following statement is true, or false? ‘Vaccines have harmful effects which are not being disclosed to the public.’”</w:t>
            </w:r>
          </w:p>
        </w:tc>
      </w:tr>
      <w:tr w:rsidR="009B1C40" w14:paraId="471A495C" w14:textId="77777777" w:rsidTr="00794F8A">
        <w:trPr>
          <w:trHeight w:val="293"/>
        </w:trPr>
        <w:tc>
          <w:tcPr>
            <w:tcW w:w="4675" w:type="dxa"/>
            <w:vMerge/>
          </w:tcPr>
          <w:p w14:paraId="20FA5E82" w14:textId="77777777" w:rsidR="009B1C40" w:rsidRDefault="009B1C40" w:rsidP="00794F8A"/>
        </w:tc>
        <w:tc>
          <w:tcPr>
            <w:tcW w:w="2164" w:type="dxa"/>
          </w:tcPr>
          <w:p w14:paraId="4008778B" w14:textId="77777777" w:rsidR="009B1C40" w:rsidRDefault="009B1C40" w:rsidP="00794F8A">
            <w:r>
              <w:t>True</w:t>
            </w:r>
          </w:p>
        </w:tc>
        <w:tc>
          <w:tcPr>
            <w:tcW w:w="3422" w:type="dxa"/>
          </w:tcPr>
          <w:p w14:paraId="1FDEF2EE" w14:textId="77777777" w:rsidR="009B1C40" w:rsidRDefault="009B1C40" w:rsidP="00794F8A">
            <w:r>
              <w:t>False</w:t>
            </w:r>
          </w:p>
        </w:tc>
      </w:tr>
      <w:tr w:rsidR="009B1C40" w14:paraId="33AA95A6" w14:textId="77777777" w:rsidTr="00794F8A">
        <w:trPr>
          <w:trHeight w:val="293"/>
        </w:trPr>
        <w:tc>
          <w:tcPr>
            <w:tcW w:w="4675" w:type="dxa"/>
          </w:tcPr>
          <w:p w14:paraId="567D3167" w14:textId="0605020A" w:rsidR="009B1C40" w:rsidRDefault="009B1C40" w:rsidP="00794F8A">
            <w:r>
              <w:t>Agree</w:t>
            </w:r>
            <w:r w:rsidR="008B6B9D">
              <w:t xml:space="preserve"> </w:t>
            </w:r>
          </w:p>
        </w:tc>
        <w:tc>
          <w:tcPr>
            <w:tcW w:w="2164" w:type="dxa"/>
          </w:tcPr>
          <w:p w14:paraId="1BDD143D" w14:textId="77777777" w:rsidR="009B1C40" w:rsidRDefault="009B1C40" w:rsidP="00794F8A">
            <w:r>
              <w:t xml:space="preserve">33 (45.8) </w:t>
            </w:r>
          </w:p>
        </w:tc>
        <w:tc>
          <w:tcPr>
            <w:tcW w:w="3422" w:type="dxa"/>
          </w:tcPr>
          <w:p w14:paraId="0B5E1725" w14:textId="77777777" w:rsidR="009B1C40" w:rsidRDefault="009B1C40" w:rsidP="00794F8A">
            <w:r>
              <w:t xml:space="preserve">127 (114.2) </w:t>
            </w:r>
          </w:p>
        </w:tc>
      </w:tr>
      <w:tr w:rsidR="009B1C40" w14:paraId="33999086" w14:textId="77777777" w:rsidTr="00794F8A">
        <w:trPr>
          <w:trHeight w:val="278"/>
        </w:trPr>
        <w:tc>
          <w:tcPr>
            <w:tcW w:w="4675" w:type="dxa"/>
          </w:tcPr>
          <w:p w14:paraId="323BC56A" w14:textId="77777777" w:rsidR="009B1C40" w:rsidRDefault="009B1C40" w:rsidP="00794F8A">
            <w:r>
              <w:t>Disagree</w:t>
            </w:r>
          </w:p>
        </w:tc>
        <w:tc>
          <w:tcPr>
            <w:tcW w:w="2164" w:type="dxa"/>
          </w:tcPr>
          <w:p w14:paraId="3A11519E" w14:textId="77777777" w:rsidR="009B1C40" w:rsidRDefault="009B1C40" w:rsidP="00794F8A">
            <w:r>
              <w:t xml:space="preserve">46 (33.2) </w:t>
            </w:r>
          </w:p>
        </w:tc>
        <w:tc>
          <w:tcPr>
            <w:tcW w:w="3422" w:type="dxa"/>
          </w:tcPr>
          <w:p w14:paraId="4574F9A2" w14:textId="77777777" w:rsidR="009B1C40" w:rsidRDefault="009B1C40" w:rsidP="00794F8A">
            <w:r>
              <w:t xml:space="preserve">70 (82.8) </w:t>
            </w:r>
          </w:p>
        </w:tc>
      </w:tr>
      <w:tr w:rsidR="009B1C40" w14:paraId="1E70D212" w14:textId="77777777" w:rsidTr="00794F8A">
        <w:trPr>
          <w:trHeight w:val="278"/>
        </w:trPr>
        <w:tc>
          <w:tcPr>
            <w:tcW w:w="4675" w:type="dxa"/>
          </w:tcPr>
          <w:p w14:paraId="254A21E6" w14:textId="77777777" w:rsidR="009B1C40" w:rsidRDefault="009B1C40" w:rsidP="00794F8A">
            <w:r>
              <w:t>Chi Square value</w:t>
            </w:r>
          </w:p>
        </w:tc>
        <w:tc>
          <w:tcPr>
            <w:tcW w:w="5586" w:type="dxa"/>
            <w:gridSpan w:val="2"/>
          </w:tcPr>
          <w:p w14:paraId="28033764" w14:textId="77777777" w:rsidR="009B1C40" w:rsidRDefault="009B1C40" w:rsidP="00794F8A">
            <w:r>
              <w:t xml:space="preserve"> 11.92</w:t>
            </w:r>
          </w:p>
        </w:tc>
      </w:tr>
      <w:tr w:rsidR="009B1C40" w14:paraId="23CFABE0" w14:textId="77777777" w:rsidTr="00794F8A">
        <w:trPr>
          <w:trHeight w:val="278"/>
        </w:trPr>
        <w:tc>
          <w:tcPr>
            <w:tcW w:w="4675" w:type="dxa"/>
          </w:tcPr>
          <w:p w14:paraId="6937AEBD" w14:textId="77777777" w:rsidR="009B1C40" w:rsidRDefault="009B1C40" w:rsidP="00794F8A">
            <w:r>
              <w:t>Chi Square value with Yates correction</w:t>
            </w:r>
          </w:p>
        </w:tc>
        <w:tc>
          <w:tcPr>
            <w:tcW w:w="5586" w:type="dxa"/>
            <w:gridSpan w:val="2"/>
          </w:tcPr>
          <w:p w14:paraId="18377D54" w14:textId="77777777" w:rsidR="009B1C40" w:rsidRDefault="009B1C40" w:rsidP="00794F8A">
            <w:r>
              <w:t xml:space="preserve"> 11.01</w:t>
            </w:r>
          </w:p>
        </w:tc>
      </w:tr>
      <w:tr w:rsidR="009B1C40" w14:paraId="031A6774" w14:textId="77777777" w:rsidTr="00794F8A">
        <w:trPr>
          <w:trHeight w:val="278"/>
        </w:trPr>
        <w:tc>
          <w:tcPr>
            <w:tcW w:w="4675" w:type="dxa"/>
          </w:tcPr>
          <w:p w14:paraId="7101783B" w14:textId="77777777" w:rsidR="009B1C40" w:rsidRDefault="009B1C40" w:rsidP="00794F8A">
            <w:r>
              <w:t>P value</w:t>
            </w:r>
          </w:p>
        </w:tc>
        <w:tc>
          <w:tcPr>
            <w:tcW w:w="5586" w:type="dxa"/>
            <w:gridSpan w:val="2"/>
          </w:tcPr>
          <w:p w14:paraId="606E50B0" w14:textId="77777777" w:rsidR="009B1C40" w:rsidRDefault="009B1C40" w:rsidP="00794F8A">
            <w:r>
              <w:t xml:space="preserve"> P&lt;0.0009</w:t>
            </w:r>
          </w:p>
        </w:tc>
      </w:tr>
    </w:tbl>
    <w:p w14:paraId="26FF75C1" w14:textId="77777777" w:rsidR="009B1C40" w:rsidRDefault="009B1C40" w:rsidP="009B1C40"/>
    <w:p w14:paraId="79F417B8" w14:textId="613CC835" w:rsidR="00201E52" w:rsidRDefault="00201E52" w:rsidP="00201E52">
      <w:pPr>
        <w:rPr>
          <w:rFonts w:ascii="Arial" w:hAnsi="Arial" w:cs="Arial"/>
          <w:color w:val="010205"/>
        </w:rPr>
      </w:pPr>
      <w:r>
        <w:br w:type="page"/>
      </w:r>
      <w:r>
        <w:lastRenderedPageBreak/>
        <w:t>Table S</w:t>
      </w:r>
      <w:r w:rsidR="006327ED">
        <w:t>4</w:t>
      </w:r>
      <w:r>
        <w:t xml:space="preserve"> </w:t>
      </w:r>
      <w:r>
        <w:rPr>
          <w:rFonts w:ascii="Arial" w:hAnsi="Arial" w:cs="Arial"/>
          <w:color w:val="010205"/>
        </w:rPr>
        <w:t>Multiple regression for estimation of the effect of the effects of ideology on support for mandate (</w:t>
      </w:r>
      <w:proofErr w:type="gramStart"/>
      <w:r>
        <w:rPr>
          <w:rFonts w:ascii="Arial" w:hAnsi="Arial" w:cs="Arial"/>
          <w:color w:val="010205"/>
        </w:rPr>
        <w:t>4 point</w:t>
      </w:r>
      <w:proofErr w:type="gramEnd"/>
      <w:r>
        <w:rPr>
          <w:rFonts w:ascii="Arial" w:hAnsi="Arial" w:cs="Arial"/>
          <w:color w:val="010205"/>
        </w:rPr>
        <w:t xml:space="preserve"> scale) with control for covariates</w:t>
      </w:r>
    </w:p>
    <w:p w14:paraId="277A625C" w14:textId="243ED8D8" w:rsidR="00201E52" w:rsidRDefault="00201E52" w:rsidP="009B1C40"/>
    <w:p w14:paraId="2D96D4A3" w14:textId="77777777" w:rsidR="00201E52" w:rsidRPr="00201E52" w:rsidRDefault="00201E52" w:rsidP="00201E52">
      <w:pPr>
        <w:autoSpaceDE w:val="0"/>
        <w:autoSpaceDN w:val="0"/>
        <w:adjustRightInd w:val="0"/>
        <w:rPr>
          <w:rFonts w:ascii="Times New Roman" w:hAnsi="Times New Roman" w:cs="Times New Roman"/>
          <w14:ligatures w14:val="standardContextual"/>
        </w:rPr>
      </w:pPr>
    </w:p>
    <w:tbl>
      <w:tblPr>
        <w:tblW w:w="9810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980"/>
        <w:gridCol w:w="900"/>
        <w:gridCol w:w="1170"/>
        <w:gridCol w:w="990"/>
        <w:gridCol w:w="990"/>
        <w:gridCol w:w="1260"/>
        <w:gridCol w:w="1260"/>
        <w:gridCol w:w="1260"/>
      </w:tblGrid>
      <w:tr w:rsidR="00201E52" w:rsidRPr="00201E52" w14:paraId="44594D79" w14:textId="77777777" w:rsidTr="00747C70">
        <w:trPr>
          <w:cantSplit/>
        </w:trPr>
        <w:tc>
          <w:tcPr>
            <w:tcW w:w="19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74F73EDB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201E52">
              <w:rPr>
                <w:rFonts w:ascii="Arial" w:hAnsi="Arial" w:cs="Arial"/>
                <w:color w:val="264A60"/>
                <w14:ligatures w14:val="standardContextual"/>
              </w:rPr>
              <w:t>Parameter</w:t>
            </w:r>
          </w:p>
        </w:tc>
        <w:tc>
          <w:tcPr>
            <w:tcW w:w="900" w:type="dxa"/>
            <w:vMerge w:val="restart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4C33536A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14:ligatures w14:val="standardContextual"/>
              </w:rPr>
            </w:pPr>
            <w:r w:rsidRPr="00201E52">
              <w:rPr>
                <w:rFonts w:ascii="Arial" w:hAnsi="Arial" w:cs="Arial"/>
                <w:color w:val="264A60"/>
                <w14:ligatures w14:val="standardContextual"/>
              </w:rPr>
              <w:t>B</w:t>
            </w:r>
          </w:p>
        </w:tc>
        <w:tc>
          <w:tcPr>
            <w:tcW w:w="1170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6813ED16" w14:textId="717ED0D9" w:rsidR="00201E52" w:rsidRPr="00201E52" w:rsidRDefault="00201E52" w:rsidP="00747C70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201E52">
              <w:rPr>
                <w:rFonts w:ascii="Arial" w:hAnsi="Arial" w:cs="Arial"/>
                <w:color w:val="264A60"/>
                <w14:ligatures w14:val="standardContextual"/>
              </w:rPr>
              <w:t>St</w:t>
            </w:r>
            <w:r w:rsidR="007C208E">
              <w:rPr>
                <w:rFonts w:ascii="Arial" w:hAnsi="Arial" w:cs="Arial"/>
                <w:color w:val="264A60"/>
                <w14:ligatures w14:val="standardContextual"/>
              </w:rPr>
              <w:t>andard</w:t>
            </w:r>
            <w:r w:rsidRPr="00201E52">
              <w:rPr>
                <w:rFonts w:ascii="Arial" w:hAnsi="Arial" w:cs="Arial"/>
                <w:color w:val="264A60"/>
                <w14:ligatures w14:val="standardContextual"/>
              </w:rPr>
              <w:t xml:space="preserve"> Error</w:t>
            </w:r>
          </w:p>
        </w:tc>
        <w:tc>
          <w:tcPr>
            <w:tcW w:w="990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5F7B4E31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14:ligatures w14:val="standardContextual"/>
              </w:rPr>
            </w:pPr>
            <w:r w:rsidRPr="00201E52">
              <w:rPr>
                <w:rFonts w:ascii="Arial" w:hAnsi="Arial" w:cs="Arial"/>
                <w:color w:val="264A60"/>
                <w14:ligatures w14:val="standardContextual"/>
              </w:rPr>
              <w:t>t</w:t>
            </w:r>
          </w:p>
        </w:tc>
        <w:tc>
          <w:tcPr>
            <w:tcW w:w="990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1873888B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14:ligatures w14:val="standardContextual"/>
              </w:rPr>
            </w:pPr>
            <w:r w:rsidRPr="00201E52">
              <w:rPr>
                <w:rFonts w:ascii="Arial" w:hAnsi="Arial" w:cs="Arial"/>
                <w:color w:val="264A60"/>
                <w14:ligatures w14:val="standardContextual"/>
              </w:rPr>
              <w:t>Sig.</w:t>
            </w:r>
          </w:p>
        </w:tc>
        <w:tc>
          <w:tcPr>
            <w:tcW w:w="2520" w:type="dxa"/>
            <w:gridSpan w:val="2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2349EEB3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14:ligatures w14:val="standardContextual"/>
              </w:rPr>
            </w:pPr>
            <w:r w:rsidRPr="00201E52">
              <w:rPr>
                <w:rFonts w:ascii="Arial" w:hAnsi="Arial" w:cs="Arial"/>
                <w:color w:val="264A60"/>
                <w14:ligatures w14:val="standardContextual"/>
              </w:rPr>
              <w:t>95% Confidence Interval</w:t>
            </w:r>
          </w:p>
        </w:tc>
        <w:tc>
          <w:tcPr>
            <w:tcW w:w="1260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66571753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14:ligatures w14:val="standardContextual"/>
              </w:rPr>
            </w:pPr>
            <w:r w:rsidRPr="00201E52">
              <w:rPr>
                <w:rFonts w:ascii="Arial" w:hAnsi="Arial" w:cs="Arial"/>
                <w:color w:val="264A60"/>
                <w14:ligatures w14:val="standardContextual"/>
              </w:rPr>
              <w:t>Partial Eta Squared</w:t>
            </w:r>
          </w:p>
        </w:tc>
      </w:tr>
      <w:tr w:rsidR="00201E52" w:rsidRPr="00201E52" w14:paraId="0CFFEB21" w14:textId="77777777" w:rsidTr="00747C70">
        <w:trPr>
          <w:cantSplit/>
        </w:trPr>
        <w:tc>
          <w:tcPr>
            <w:tcW w:w="1980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8432005" w14:textId="77777777" w:rsidR="00201E52" w:rsidRPr="00201E52" w:rsidRDefault="00201E52" w:rsidP="00201E52">
            <w:pPr>
              <w:autoSpaceDE w:val="0"/>
              <w:autoSpaceDN w:val="0"/>
              <w:adjustRightInd w:val="0"/>
              <w:rPr>
                <w:rFonts w:ascii="Arial" w:hAnsi="Arial" w:cs="Arial"/>
                <w:color w:val="264A60"/>
                <w14:ligatures w14:val="standardContextual"/>
              </w:rPr>
            </w:pPr>
          </w:p>
        </w:tc>
        <w:tc>
          <w:tcPr>
            <w:tcW w:w="900" w:type="dxa"/>
            <w:vMerge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12301AB7" w14:textId="77777777" w:rsidR="00201E52" w:rsidRPr="00201E52" w:rsidRDefault="00201E52" w:rsidP="00201E52">
            <w:pPr>
              <w:autoSpaceDE w:val="0"/>
              <w:autoSpaceDN w:val="0"/>
              <w:adjustRightInd w:val="0"/>
              <w:rPr>
                <w:rFonts w:ascii="Arial" w:hAnsi="Arial" w:cs="Arial"/>
                <w:color w:val="264A60"/>
                <w14:ligatures w14:val="standardContextual"/>
              </w:rPr>
            </w:pPr>
          </w:p>
        </w:tc>
        <w:tc>
          <w:tcPr>
            <w:tcW w:w="1170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5A7D891D" w14:textId="77777777" w:rsidR="00201E52" w:rsidRPr="00201E52" w:rsidRDefault="00201E52" w:rsidP="00201E52">
            <w:pPr>
              <w:autoSpaceDE w:val="0"/>
              <w:autoSpaceDN w:val="0"/>
              <w:adjustRightInd w:val="0"/>
              <w:rPr>
                <w:rFonts w:ascii="Arial" w:hAnsi="Arial" w:cs="Arial"/>
                <w:color w:val="264A60"/>
                <w14:ligatures w14:val="standardContextual"/>
              </w:rPr>
            </w:pPr>
          </w:p>
        </w:tc>
        <w:tc>
          <w:tcPr>
            <w:tcW w:w="990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1D0204F0" w14:textId="77777777" w:rsidR="00201E52" w:rsidRPr="00201E52" w:rsidRDefault="00201E52" w:rsidP="00201E52">
            <w:pPr>
              <w:autoSpaceDE w:val="0"/>
              <w:autoSpaceDN w:val="0"/>
              <w:adjustRightInd w:val="0"/>
              <w:rPr>
                <w:rFonts w:ascii="Arial" w:hAnsi="Arial" w:cs="Arial"/>
                <w:color w:val="264A60"/>
                <w14:ligatures w14:val="standardContextual"/>
              </w:rPr>
            </w:pPr>
          </w:p>
        </w:tc>
        <w:tc>
          <w:tcPr>
            <w:tcW w:w="990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71843823" w14:textId="77777777" w:rsidR="00201E52" w:rsidRPr="00201E52" w:rsidRDefault="00201E52" w:rsidP="00201E52">
            <w:pPr>
              <w:autoSpaceDE w:val="0"/>
              <w:autoSpaceDN w:val="0"/>
              <w:adjustRightInd w:val="0"/>
              <w:rPr>
                <w:rFonts w:ascii="Arial" w:hAnsi="Arial" w:cs="Arial"/>
                <w:color w:val="264A60"/>
                <w14:ligatures w14:val="standardContextual"/>
              </w:rPr>
            </w:pPr>
          </w:p>
        </w:tc>
        <w:tc>
          <w:tcPr>
            <w:tcW w:w="126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86A8575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14:ligatures w14:val="standardContextual"/>
              </w:rPr>
            </w:pPr>
            <w:r w:rsidRPr="00201E52">
              <w:rPr>
                <w:rFonts w:ascii="Arial" w:hAnsi="Arial" w:cs="Arial"/>
                <w:color w:val="264A60"/>
                <w14:ligatures w14:val="standardContextual"/>
              </w:rPr>
              <w:t>Lower Bound</w:t>
            </w:r>
          </w:p>
        </w:tc>
        <w:tc>
          <w:tcPr>
            <w:tcW w:w="126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98EC554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14:ligatures w14:val="standardContextual"/>
              </w:rPr>
            </w:pPr>
            <w:r w:rsidRPr="00201E52">
              <w:rPr>
                <w:rFonts w:ascii="Arial" w:hAnsi="Arial" w:cs="Arial"/>
                <w:color w:val="264A60"/>
                <w14:ligatures w14:val="standardContextual"/>
              </w:rPr>
              <w:t>Upper Bound</w:t>
            </w:r>
          </w:p>
        </w:tc>
        <w:tc>
          <w:tcPr>
            <w:tcW w:w="1260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6534E9AD" w14:textId="77777777" w:rsidR="00201E52" w:rsidRPr="00201E52" w:rsidRDefault="00201E52" w:rsidP="00201E52">
            <w:pPr>
              <w:autoSpaceDE w:val="0"/>
              <w:autoSpaceDN w:val="0"/>
              <w:adjustRightInd w:val="0"/>
              <w:rPr>
                <w:rFonts w:ascii="Arial" w:hAnsi="Arial" w:cs="Arial"/>
                <w:color w:val="264A60"/>
                <w14:ligatures w14:val="standardContextual"/>
              </w:rPr>
            </w:pPr>
          </w:p>
        </w:tc>
      </w:tr>
      <w:tr w:rsidR="00201E52" w:rsidRPr="00201E52" w14:paraId="3F7D4D64" w14:textId="77777777" w:rsidTr="00747C70">
        <w:trPr>
          <w:cantSplit/>
        </w:trPr>
        <w:tc>
          <w:tcPr>
            <w:tcW w:w="198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96D16E0" w14:textId="379BDD76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5B5D47">
              <w:rPr>
                <w:rFonts w:ascii="Calibri" w:hAnsi="Calibri" w:cs="Calibri"/>
                <w:color w:val="264A60"/>
              </w:rPr>
              <w:t>Intercept</w:t>
            </w:r>
          </w:p>
        </w:tc>
        <w:tc>
          <w:tcPr>
            <w:tcW w:w="90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09135A4F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3.033</w:t>
            </w:r>
          </w:p>
        </w:tc>
        <w:tc>
          <w:tcPr>
            <w:tcW w:w="117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467C2E63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227</w:t>
            </w:r>
          </w:p>
        </w:tc>
        <w:tc>
          <w:tcPr>
            <w:tcW w:w="9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250C73D1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13.381</w:t>
            </w:r>
          </w:p>
        </w:tc>
        <w:tc>
          <w:tcPr>
            <w:tcW w:w="9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69C3E952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&lt;.001</w:t>
            </w:r>
          </w:p>
        </w:tc>
        <w:tc>
          <w:tcPr>
            <w:tcW w:w="126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1BDAEB2C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2.588</w:t>
            </w:r>
          </w:p>
        </w:tc>
        <w:tc>
          <w:tcPr>
            <w:tcW w:w="126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387CBE8B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3.477</w:t>
            </w:r>
          </w:p>
        </w:tc>
        <w:tc>
          <w:tcPr>
            <w:tcW w:w="126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24A69FE2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165</w:t>
            </w:r>
          </w:p>
        </w:tc>
      </w:tr>
      <w:tr w:rsidR="00201E52" w:rsidRPr="00201E52" w14:paraId="67C48F80" w14:textId="77777777" w:rsidTr="00747C70">
        <w:trPr>
          <w:cantSplit/>
        </w:trPr>
        <w:tc>
          <w:tcPr>
            <w:tcW w:w="19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0EEB63F" w14:textId="1CE1B3F4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5B5D47">
              <w:rPr>
                <w:rFonts w:ascii="Calibri" w:hAnsi="Calibri" w:cs="Calibri"/>
                <w:color w:val="264A60"/>
              </w:rPr>
              <w:t>Female</w:t>
            </w:r>
          </w:p>
        </w:tc>
        <w:tc>
          <w:tcPr>
            <w:tcW w:w="90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70D269EC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331</w:t>
            </w:r>
          </w:p>
        </w:tc>
        <w:tc>
          <w:tcPr>
            <w:tcW w:w="11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5336772C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69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6B86B750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4.812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2A335A38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&lt;.001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0F18EE63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196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4A7E0FD9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466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6132E766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25</w:t>
            </w:r>
          </w:p>
        </w:tc>
      </w:tr>
      <w:tr w:rsidR="00201E52" w:rsidRPr="00201E52" w14:paraId="1A98D220" w14:textId="77777777" w:rsidTr="00747C70">
        <w:trPr>
          <w:cantSplit/>
        </w:trPr>
        <w:tc>
          <w:tcPr>
            <w:tcW w:w="19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29F1D36" w14:textId="2914FC6F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5B5D47">
              <w:rPr>
                <w:rFonts w:ascii="Calibri" w:hAnsi="Calibri" w:cs="Calibri"/>
                <w:color w:val="264A60"/>
              </w:rPr>
              <w:t>Married</w:t>
            </w:r>
          </w:p>
        </w:tc>
        <w:tc>
          <w:tcPr>
            <w:tcW w:w="90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0D308ED7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08</w:t>
            </w:r>
          </w:p>
        </w:tc>
        <w:tc>
          <w:tcPr>
            <w:tcW w:w="11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1AE48900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19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4C6895FF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426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634F3F09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670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72322F95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029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0A5855E0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45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79E337D5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00</w:t>
            </w:r>
          </w:p>
        </w:tc>
      </w:tr>
      <w:tr w:rsidR="00201E52" w:rsidRPr="00201E52" w14:paraId="5E3FF294" w14:textId="77777777" w:rsidTr="00747C70">
        <w:trPr>
          <w:cantSplit/>
        </w:trPr>
        <w:tc>
          <w:tcPr>
            <w:tcW w:w="19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DC87CF3" w14:textId="137B8133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5B5D47">
              <w:rPr>
                <w:rFonts w:ascii="Calibri" w:hAnsi="Calibri" w:cs="Calibri"/>
                <w:color w:val="264A60"/>
              </w:rPr>
              <w:t>White Race</w:t>
            </w:r>
          </w:p>
        </w:tc>
        <w:tc>
          <w:tcPr>
            <w:tcW w:w="90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2F6E3944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057</w:t>
            </w:r>
          </w:p>
        </w:tc>
        <w:tc>
          <w:tcPr>
            <w:tcW w:w="11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3297A804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26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7F1571C6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2.217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74BAAE57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27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38BF31B9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107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19E35243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007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40D795D4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05</w:t>
            </w:r>
          </w:p>
        </w:tc>
      </w:tr>
      <w:tr w:rsidR="00201E52" w:rsidRPr="00201E52" w14:paraId="762DDC11" w14:textId="77777777" w:rsidTr="00747C70">
        <w:trPr>
          <w:cantSplit/>
        </w:trPr>
        <w:tc>
          <w:tcPr>
            <w:tcW w:w="19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5B1D686" w14:textId="2FFB35EF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5B5D47">
              <w:rPr>
                <w:rFonts w:ascii="Calibri" w:hAnsi="Calibri" w:cs="Calibri"/>
                <w:color w:val="264A60"/>
              </w:rPr>
              <w:t>Born Again</w:t>
            </w:r>
          </w:p>
        </w:tc>
        <w:tc>
          <w:tcPr>
            <w:tcW w:w="90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227FC09A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107</w:t>
            </w:r>
          </w:p>
        </w:tc>
        <w:tc>
          <w:tcPr>
            <w:tcW w:w="11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1A0C9955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90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70630CFF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1.185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22F6788B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236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647B212B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284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62B4630F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70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3D491AA1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02</w:t>
            </w:r>
          </w:p>
        </w:tc>
      </w:tr>
      <w:tr w:rsidR="00201E52" w:rsidRPr="00201E52" w14:paraId="6FAFC2C4" w14:textId="77777777" w:rsidTr="00747C70">
        <w:trPr>
          <w:cantSplit/>
        </w:trPr>
        <w:tc>
          <w:tcPr>
            <w:tcW w:w="19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0640DE2" w14:textId="5F09917C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>
              <w:rPr>
                <w:rFonts w:ascii="Calibri" w:hAnsi="Calibri" w:cs="Calibri"/>
                <w:color w:val="264A60"/>
              </w:rPr>
              <w:t>Northe</w:t>
            </w:r>
            <w:r w:rsidRPr="005B5D47">
              <w:rPr>
                <w:rFonts w:ascii="Calibri" w:hAnsi="Calibri" w:cs="Calibri"/>
                <w:color w:val="264A60"/>
              </w:rPr>
              <w:t>ast Region</w:t>
            </w:r>
          </w:p>
        </w:tc>
        <w:tc>
          <w:tcPr>
            <w:tcW w:w="90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49759907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003</w:t>
            </w:r>
          </w:p>
        </w:tc>
        <w:tc>
          <w:tcPr>
            <w:tcW w:w="11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3F7C7A2F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35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25683258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099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29602892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921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69013145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071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6DCC01CD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65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466DF83A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00</w:t>
            </w:r>
          </w:p>
        </w:tc>
      </w:tr>
      <w:tr w:rsidR="00201E52" w:rsidRPr="00201E52" w14:paraId="2DAEDFFD" w14:textId="77777777" w:rsidTr="00747C70">
        <w:trPr>
          <w:cantSplit/>
        </w:trPr>
        <w:tc>
          <w:tcPr>
            <w:tcW w:w="19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B447B6B" w14:textId="7FF608AE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5B5D47">
              <w:rPr>
                <w:rFonts w:ascii="Calibri" w:hAnsi="Calibri" w:cs="Calibri"/>
                <w:color w:val="264A60"/>
              </w:rPr>
              <w:t>Bachelor</w:t>
            </w:r>
            <w:r>
              <w:rPr>
                <w:rFonts w:ascii="Calibri" w:hAnsi="Calibri" w:cs="Calibri"/>
                <w:color w:val="264A60"/>
              </w:rPr>
              <w:t>’</w:t>
            </w:r>
            <w:r w:rsidRPr="005B5D47">
              <w:rPr>
                <w:rFonts w:ascii="Calibri" w:hAnsi="Calibri" w:cs="Calibri"/>
                <w:color w:val="264A60"/>
              </w:rPr>
              <w:t>s Degree</w:t>
            </w:r>
          </w:p>
        </w:tc>
        <w:tc>
          <w:tcPr>
            <w:tcW w:w="90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7D3F8412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044</w:t>
            </w:r>
          </w:p>
        </w:tc>
        <w:tc>
          <w:tcPr>
            <w:tcW w:w="11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08BA9C54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24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7A0C0AAB" w14:textId="4DBF0F7E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>
              <w:rPr>
                <w:rFonts w:ascii="Arial" w:hAnsi="Arial" w:cs="Arial"/>
                <w:color w:val="010205"/>
                <w14:ligatures w14:val="standardContextual"/>
              </w:rPr>
              <w:t>-2.01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3B023F41" w14:textId="701387FB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>
              <w:rPr>
                <w:rFonts w:ascii="Arial" w:hAnsi="Arial" w:cs="Arial"/>
                <w:color w:val="010205"/>
                <w14:ligatures w14:val="standardContextual"/>
              </w:rPr>
              <w:t>&lt;.05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60416146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091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473DB144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03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24C65AB1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04</w:t>
            </w:r>
          </w:p>
        </w:tc>
      </w:tr>
      <w:tr w:rsidR="00201E52" w:rsidRPr="00201E52" w14:paraId="7F51FD99" w14:textId="77777777" w:rsidTr="00747C70">
        <w:trPr>
          <w:cantSplit/>
        </w:trPr>
        <w:tc>
          <w:tcPr>
            <w:tcW w:w="19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373476B" w14:textId="5B400BB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5B5D47">
              <w:rPr>
                <w:rFonts w:ascii="Calibri" w:hAnsi="Calibri" w:cs="Calibri"/>
                <w:color w:val="264A60"/>
              </w:rPr>
              <w:t>Very Liberal</w:t>
            </w:r>
          </w:p>
        </w:tc>
        <w:tc>
          <w:tcPr>
            <w:tcW w:w="90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3887B1D5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1.217</w:t>
            </w:r>
          </w:p>
        </w:tc>
        <w:tc>
          <w:tcPr>
            <w:tcW w:w="11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48BE09AD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153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3D860EC2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7.964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5AF10B4E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&lt;.001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6C4B9F93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1.517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2C35CE5A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917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273A2797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65</w:t>
            </w:r>
          </w:p>
        </w:tc>
      </w:tr>
      <w:tr w:rsidR="00201E52" w:rsidRPr="00201E52" w14:paraId="0E19453C" w14:textId="77777777" w:rsidTr="00747C70">
        <w:trPr>
          <w:cantSplit/>
        </w:trPr>
        <w:tc>
          <w:tcPr>
            <w:tcW w:w="19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E725CA9" w14:textId="19156378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5B5D47">
              <w:rPr>
                <w:rFonts w:ascii="Calibri" w:hAnsi="Calibri" w:cs="Calibri"/>
                <w:color w:val="264A60"/>
              </w:rPr>
              <w:t>Liberal</w:t>
            </w:r>
          </w:p>
        </w:tc>
        <w:tc>
          <w:tcPr>
            <w:tcW w:w="90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545974F8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854</w:t>
            </w:r>
          </w:p>
        </w:tc>
        <w:tc>
          <w:tcPr>
            <w:tcW w:w="11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06E92311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147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38F2F5E7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5.819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5BD077A2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&lt;.001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678A5E16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1.142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424862D6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566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6E047458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36</w:t>
            </w:r>
          </w:p>
        </w:tc>
      </w:tr>
      <w:tr w:rsidR="00201E52" w:rsidRPr="00201E52" w14:paraId="6473C960" w14:textId="77777777" w:rsidTr="00747C70">
        <w:trPr>
          <w:cantSplit/>
        </w:trPr>
        <w:tc>
          <w:tcPr>
            <w:tcW w:w="19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DE84D03" w14:textId="5BB1F67A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5B5D47">
              <w:rPr>
                <w:rFonts w:ascii="Calibri" w:hAnsi="Calibri" w:cs="Calibri"/>
                <w:color w:val="264A60"/>
              </w:rPr>
              <w:t>Moderate</w:t>
            </w:r>
          </w:p>
        </w:tc>
        <w:tc>
          <w:tcPr>
            <w:tcW w:w="90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23DF30E0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686</w:t>
            </w:r>
          </w:p>
        </w:tc>
        <w:tc>
          <w:tcPr>
            <w:tcW w:w="11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4462D179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133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1E0AEF78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5.169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24918046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&lt;.001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7CF2C150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946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07EF09A2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425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78515128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29</w:t>
            </w:r>
          </w:p>
        </w:tc>
      </w:tr>
      <w:tr w:rsidR="00201E52" w:rsidRPr="00201E52" w14:paraId="175966A4" w14:textId="77777777" w:rsidTr="00747C70">
        <w:trPr>
          <w:cantSplit/>
        </w:trPr>
        <w:tc>
          <w:tcPr>
            <w:tcW w:w="19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282BBCE" w14:textId="02D73344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5B5D47">
              <w:rPr>
                <w:rFonts w:ascii="Calibri" w:hAnsi="Calibri" w:cs="Calibri"/>
                <w:color w:val="264A60"/>
              </w:rPr>
              <w:t>Conservative</w:t>
            </w:r>
          </w:p>
        </w:tc>
        <w:tc>
          <w:tcPr>
            <w:tcW w:w="90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5C6BA87F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100</w:t>
            </w:r>
          </w:p>
        </w:tc>
        <w:tc>
          <w:tcPr>
            <w:tcW w:w="11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292C0819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137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193F7981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732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33251C36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465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31B80EFF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-.369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14:paraId="7D241C22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168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14:paraId="6D5839D6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001</w:t>
            </w:r>
          </w:p>
        </w:tc>
      </w:tr>
      <w:tr w:rsidR="00201E52" w:rsidRPr="00201E52" w14:paraId="073E4AE3" w14:textId="77777777" w:rsidTr="00747C70">
        <w:trPr>
          <w:cantSplit/>
        </w:trPr>
        <w:tc>
          <w:tcPr>
            <w:tcW w:w="198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D5C1014" w14:textId="7EE94BC1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14:ligatures w14:val="standardContextual"/>
              </w:rPr>
            </w:pPr>
            <w:r w:rsidRPr="005B5D47">
              <w:rPr>
                <w:rFonts w:ascii="Calibri" w:hAnsi="Calibri" w:cs="Calibri"/>
                <w:color w:val="264A60"/>
              </w:rPr>
              <w:t>Very Conservative</w:t>
            </w:r>
          </w:p>
        </w:tc>
        <w:tc>
          <w:tcPr>
            <w:tcW w:w="90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14:paraId="3FE19553" w14:textId="6AA1CC68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0</w:t>
            </w:r>
            <w:r>
              <w:rPr>
                <w:rFonts w:ascii="Arial" w:hAnsi="Arial" w:cs="Arial"/>
                <w:color w:val="010205"/>
                <w:vertAlign w:val="superscript"/>
                <w14:ligatures w14:val="standardContextual"/>
              </w:rPr>
              <w:t>a</w:t>
            </w:r>
          </w:p>
        </w:tc>
        <w:tc>
          <w:tcPr>
            <w:tcW w:w="117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14:paraId="4C2A649F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14:paraId="11630EF1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</w:t>
            </w:r>
          </w:p>
        </w:tc>
        <w:tc>
          <w:tcPr>
            <w:tcW w:w="9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14:paraId="2040EB99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14:paraId="759B2153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14:paraId="5B5A57B3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</w:t>
            </w:r>
          </w:p>
        </w:tc>
        <w:tc>
          <w:tcPr>
            <w:tcW w:w="126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9F9FB"/>
          </w:tcPr>
          <w:p w14:paraId="33E35342" w14:textId="77777777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14:ligatures w14:val="standardContextual"/>
              </w:rPr>
            </w:pP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</w:t>
            </w:r>
          </w:p>
        </w:tc>
      </w:tr>
      <w:tr w:rsidR="00201E52" w:rsidRPr="00201E52" w14:paraId="030CB1C3" w14:textId="77777777" w:rsidTr="00747C70">
        <w:trPr>
          <w:cantSplit/>
        </w:trPr>
        <w:tc>
          <w:tcPr>
            <w:tcW w:w="981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C7BF8F" w14:textId="7056EEEE" w:rsidR="00201E52" w:rsidRPr="00201E52" w:rsidRDefault="00201E52" w:rsidP="00747C70">
            <w:pPr>
              <w:autoSpaceDE w:val="0"/>
              <w:autoSpaceDN w:val="0"/>
              <w:adjustRightInd w:val="0"/>
              <w:spacing w:line="320" w:lineRule="atLeast"/>
              <w:ind w:right="60"/>
              <w:rPr>
                <w:rFonts w:ascii="Arial" w:hAnsi="Arial" w:cs="Arial"/>
                <w:color w:val="010205"/>
                <w14:ligatures w14:val="standardContextual"/>
              </w:rPr>
            </w:pPr>
            <w:r>
              <w:rPr>
                <w:rFonts w:ascii="Arial" w:hAnsi="Arial" w:cs="Arial"/>
                <w:color w:val="010205"/>
                <w14:ligatures w14:val="standardContextual"/>
              </w:rPr>
              <w:t>R</w:t>
            </w:r>
            <w:r w:rsidRPr="00747C70">
              <w:rPr>
                <w:rFonts w:ascii="Arial" w:hAnsi="Arial" w:cs="Arial"/>
                <w:color w:val="010205"/>
                <w:vertAlign w:val="superscript"/>
                <w14:ligatures w14:val="standardContextual"/>
              </w:rPr>
              <w:t>2</w:t>
            </w:r>
            <w:r>
              <w:rPr>
                <w:rFonts w:ascii="Arial" w:hAnsi="Arial" w:cs="Arial"/>
                <w:color w:val="010205"/>
                <w14:ligatures w14:val="standardContextual"/>
              </w:rPr>
              <w:t>=0.17</w:t>
            </w:r>
          </w:p>
        </w:tc>
      </w:tr>
      <w:tr w:rsidR="00201E52" w:rsidRPr="00201E52" w14:paraId="03283F50" w14:textId="77777777" w:rsidTr="00747C70">
        <w:trPr>
          <w:cantSplit/>
        </w:trPr>
        <w:tc>
          <w:tcPr>
            <w:tcW w:w="981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90C2D08" w14:textId="127FCFC3" w:rsidR="00201E52" w:rsidRPr="00201E52" w:rsidRDefault="00201E52" w:rsidP="00201E5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14:ligatures w14:val="standardContextual"/>
              </w:rPr>
            </w:pPr>
            <w:r>
              <w:rPr>
                <w:rFonts w:ascii="Arial" w:hAnsi="Arial" w:cs="Arial"/>
                <w:color w:val="010205"/>
                <w14:ligatures w14:val="standardContextual"/>
              </w:rPr>
              <w:t>a</w:t>
            </w:r>
            <w:r w:rsidRPr="00201E52">
              <w:rPr>
                <w:rFonts w:ascii="Arial" w:hAnsi="Arial" w:cs="Arial"/>
                <w:color w:val="010205"/>
                <w14:ligatures w14:val="standardContextual"/>
              </w:rPr>
              <w:t>. This parameter is set to zero because it is redundant.</w:t>
            </w:r>
          </w:p>
        </w:tc>
      </w:tr>
    </w:tbl>
    <w:p w14:paraId="3A119B68" w14:textId="77777777" w:rsidR="00201E52" w:rsidRPr="00201E52" w:rsidRDefault="00201E52" w:rsidP="00201E52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14:ligatures w14:val="standardContextual"/>
        </w:rPr>
      </w:pPr>
    </w:p>
    <w:p w14:paraId="315531D3" w14:textId="77777777" w:rsidR="009B1C40" w:rsidRDefault="009B1C40" w:rsidP="009B1C40">
      <w:r>
        <w:br w:type="page"/>
      </w:r>
    </w:p>
    <w:p w14:paraId="5792263E" w14:textId="40B8E146" w:rsidR="00D17647" w:rsidRPr="000636C0" w:rsidRDefault="008F411F" w:rsidP="00D17647">
      <w:pPr>
        <w:pStyle w:val="Heading2"/>
        <w:rPr>
          <w:color w:val="000000"/>
          <w:sz w:val="28"/>
          <w:szCs w:val="28"/>
        </w:rPr>
      </w:pPr>
      <w:bookmarkStart w:id="1" w:name="_Toc57016456"/>
      <w:r>
        <w:rPr>
          <w:color w:val="000000"/>
          <w:sz w:val="28"/>
          <w:szCs w:val="28"/>
        </w:rPr>
        <w:lastRenderedPageBreak/>
        <w:t>S</w:t>
      </w:r>
      <w:proofErr w:type="gramStart"/>
      <w:r>
        <w:rPr>
          <w:color w:val="000000"/>
          <w:sz w:val="28"/>
          <w:szCs w:val="28"/>
        </w:rPr>
        <w:t>5  Items</w:t>
      </w:r>
      <w:proofErr w:type="gramEnd"/>
      <w:r w:rsidR="00D17647" w:rsidRPr="000636C0">
        <w:t xml:space="preserve"> used in YouGov Surveys</w:t>
      </w:r>
    </w:p>
    <w:p w14:paraId="6E502CFA" w14:textId="5C29F686" w:rsidR="00F61311" w:rsidRPr="00747C70" w:rsidRDefault="00F61311" w:rsidP="00D17647">
      <w:pPr>
        <w:pStyle w:val="Heading2"/>
        <w:rPr>
          <w:bCs w:val="0"/>
          <w:color w:val="000000"/>
          <w:sz w:val="28"/>
          <w:szCs w:val="28"/>
        </w:rPr>
      </w:pPr>
      <w:r w:rsidRPr="00747C70">
        <w:rPr>
          <w:bCs w:val="0"/>
          <w:color w:val="000000"/>
          <w:sz w:val="28"/>
          <w:szCs w:val="28"/>
        </w:rPr>
        <w:t xml:space="preserve">Dependent Variables </w:t>
      </w:r>
    </w:p>
    <w:p w14:paraId="4DF3BC6A" w14:textId="77777777" w:rsidR="00D9715F" w:rsidRDefault="00D9715F" w:rsidP="00D9715F">
      <w:pPr>
        <w:pStyle w:val="Heading2"/>
      </w:pPr>
      <w:r>
        <w:rPr>
          <w:b w:val="0"/>
          <w:color w:val="000000"/>
        </w:rPr>
        <w:t>If this vaccine for the coronavirus was available without charge today, how likely would you be to take it?</w:t>
      </w:r>
    </w:p>
    <w:p w14:paraId="1A900E32" w14:textId="77777777" w:rsidR="00D9715F" w:rsidRDefault="00D9715F" w:rsidP="00D9715F">
      <w:r>
        <w:rPr>
          <w:color w:val="000000"/>
        </w:rPr>
        <w:t>(Allows one selection)</w:t>
      </w:r>
    </w:p>
    <w:p w14:paraId="237D45EB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1] </w:t>
      </w:r>
      <w:r>
        <w:rPr>
          <w:color w:val="000000"/>
        </w:rPr>
        <w:t>Very likely</w:t>
      </w:r>
    </w:p>
    <w:p w14:paraId="17F0133A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2] </w:t>
      </w:r>
      <w:r>
        <w:rPr>
          <w:color w:val="000000"/>
        </w:rPr>
        <w:t>Somewhat likely</w:t>
      </w:r>
    </w:p>
    <w:p w14:paraId="701E5D27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3] </w:t>
      </w:r>
      <w:r>
        <w:rPr>
          <w:color w:val="000000"/>
        </w:rPr>
        <w:t>Somewhat unlikely</w:t>
      </w:r>
    </w:p>
    <w:p w14:paraId="57E88D23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4] </w:t>
      </w:r>
      <w:r>
        <w:rPr>
          <w:color w:val="000000"/>
        </w:rPr>
        <w:t>Very unlikely</w:t>
      </w:r>
    </w:p>
    <w:p w14:paraId="03CE611D" w14:textId="77777777" w:rsidR="003F1600" w:rsidRDefault="003F1600" w:rsidP="003F1600"/>
    <w:p w14:paraId="6DA6418A" w14:textId="4D71DC91" w:rsidR="003F1600" w:rsidRDefault="003F1600" w:rsidP="003F1600">
      <w:pPr>
        <w:pStyle w:val="Heading2"/>
      </w:pPr>
      <w:r>
        <w:rPr>
          <w:b w:val="0"/>
          <w:color w:val="000000"/>
        </w:rPr>
        <w:t xml:space="preserve">To what extent do you agree with the following statement:  I would support a </w:t>
      </w:r>
      <w:proofErr w:type="gramStart"/>
      <w:r>
        <w:rPr>
          <w:b w:val="0"/>
          <w:color w:val="000000"/>
        </w:rPr>
        <w:t>government  mandate</w:t>
      </w:r>
      <w:proofErr w:type="gramEnd"/>
      <w:r>
        <w:rPr>
          <w:b w:val="0"/>
          <w:color w:val="000000"/>
        </w:rPr>
        <w:t xml:space="preserve"> requiring that everyone be vaccinated in order to achieve population immunity.</w:t>
      </w:r>
    </w:p>
    <w:p w14:paraId="1E2D2F64" w14:textId="77777777" w:rsidR="003F1600" w:rsidRDefault="003F1600" w:rsidP="003F1600">
      <w:r>
        <w:rPr>
          <w:color w:val="000000"/>
        </w:rPr>
        <w:t>(Allows one selection)</w:t>
      </w:r>
    </w:p>
    <w:p w14:paraId="467FC44D" w14:textId="77777777" w:rsidR="003F1600" w:rsidRDefault="003F1600" w:rsidP="003F1600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1] </w:t>
      </w:r>
      <w:r>
        <w:rPr>
          <w:color w:val="000000"/>
        </w:rPr>
        <w:t>Strongly agree</w:t>
      </w:r>
    </w:p>
    <w:p w14:paraId="2E9AA7EC" w14:textId="77777777" w:rsidR="003F1600" w:rsidRDefault="003F1600" w:rsidP="003F1600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2] </w:t>
      </w:r>
      <w:r>
        <w:rPr>
          <w:color w:val="000000"/>
        </w:rPr>
        <w:t>Agree</w:t>
      </w:r>
    </w:p>
    <w:p w14:paraId="7E28DC6D" w14:textId="77777777" w:rsidR="003F1600" w:rsidRDefault="003F1600" w:rsidP="003F1600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3] </w:t>
      </w:r>
      <w:r>
        <w:rPr>
          <w:color w:val="000000"/>
        </w:rPr>
        <w:t>Disagree</w:t>
      </w:r>
    </w:p>
    <w:p w14:paraId="009D3DAF" w14:textId="77777777" w:rsidR="003F1600" w:rsidRDefault="003F1600" w:rsidP="003F1600">
      <w:pPr>
        <w:rPr>
          <w:color w:val="000000"/>
        </w:rPr>
      </w:pPr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4] </w:t>
      </w:r>
      <w:r>
        <w:rPr>
          <w:color w:val="000000"/>
        </w:rPr>
        <w:t>Strongly disagree</w:t>
      </w:r>
    </w:p>
    <w:p w14:paraId="4FF43092" w14:textId="77777777" w:rsidR="00D9715F" w:rsidRDefault="00D9715F" w:rsidP="003F1600">
      <w:pPr>
        <w:rPr>
          <w:color w:val="000000"/>
        </w:rPr>
      </w:pPr>
    </w:p>
    <w:p w14:paraId="23B94248" w14:textId="77777777" w:rsidR="00D9715F" w:rsidRDefault="00D9715F" w:rsidP="00D9715F">
      <w:pPr>
        <w:pStyle w:val="Heading2"/>
      </w:pPr>
      <w:r>
        <w:rPr>
          <w:b w:val="0"/>
          <w:color w:val="000000"/>
        </w:rPr>
        <w:t>Do you think the following statement is true, or false? "Vaccines have harmful effects which are not being disclosed to the public."</w:t>
      </w:r>
    </w:p>
    <w:p w14:paraId="15309ADA" w14:textId="77777777" w:rsidR="00D9715F" w:rsidRDefault="00D9715F" w:rsidP="00D9715F">
      <w:r>
        <w:rPr>
          <w:color w:val="000000"/>
        </w:rPr>
        <w:t>(Allows one selection)</w:t>
      </w:r>
    </w:p>
    <w:p w14:paraId="04B156BF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1] </w:t>
      </w:r>
      <w:r>
        <w:rPr>
          <w:color w:val="000000"/>
        </w:rPr>
        <w:t>Definitely true</w:t>
      </w:r>
    </w:p>
    <w:p w14:paraId="22597DAF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2] </w:t>
      </w:r>
      <w:r>
        <w:rPr>
          <w:color w:val="000000"/>
        </w:rPr>
        <w:t>Probably true</w:t>
      </w:r>
    </w:p>
    <w:p w14:paraId="5E376110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3] </w:t>
      </w:r>
      <w:r>
        <w:rPr>
          <w:color w:val="000000"/>
        </w:rPr>
        <w:t>Probably false</w:t>
      </w:r>
    </w:p>
    <w:p w14:paraId="0D938F63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4] </w:t>
      </w:r>
      <w:r>
        <w:rPr>
          <w:color w:val="000000"/>
        </w:rPr>
        <w:t>Definitely false</w:t>
      </w:r>
    </w:p>
    <w:p w14:paraId="70F08401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99] </w:t>
      </w:r>
      <w:r>
        <w:rPr>
          <w:color w:val="000000"/>
        </w:rPr>
        <w:t>Don't know</w:t>
      </w:r>
    </w:p>
    <w:p w14:paraId="736525E0" w14:textId="77777777" w:rsidR="00D9715F" w:rsidRDefault="00D9715F" w:rsidP="003F1600"/>
    <w:p w14:paraId="36717444" w14:textId="77777777" w:rsidR="003F1600" w:rsidRPr="00747C70" w:rsidRDefault="003F1600" w:rsidP="00747C70">
      <w:pPr>
        <w:rPr>
          <w:b/>
        </w:rPr>
      </w:pPr>
    </w:p>
    <w:p w14:paraId="348FE4FE" w14:textId="0ACB7924" w:rsidR="00F61311" w:rsidRPr="00747C70" w:rsidRDefault="00D9715F" w:rsidP="00D17647">
      <w:pPr>
        <w:pStyle w:val="Heading2"/>
        <w:rPr>
          <w:bCs w:val="0"/>
          <w:color w:val="000000"/>
          <w:sz w:val="28"/>
          <w:szCs w:val="28"/>
        </w:rPr>
      </w:pPr>
      <w:r w:rsidRPr="00747C70">
        <w:rPr>
          <w:bCs w:val="0"/>
          <w:color w:val="000000"/>
          <w:sz w:val="28"/>
          <w:szCs w:val="28"/>
        </w:rPr>
        <w:t>Covariates and Demographic Variables</w:t>
      </w:r>
    </w:p>
    <w:p w14:paraId="1CD20698" w14:textId="3B6BE07D" w:rsidR="00D17647" w:rsidRPr="000636C0" w:rsidRDefault="00D17647" w:rsidP="00D17647">
      <w:pPr>
        <w:pStyle w:val="Heading2"/>
        <w:rPr>
          <w:sz w:val="28"/>
          <w:szCs w:val="28"/>
        </w:rPr>
      </w:pPr>
      <w:r w:rsidRPr="000636C0">
        <w:rPr>
          <w:b w:val="0"/>
          <w:color w:val="000000"/>
          <w:sz w:val="28"/>
          <w:szCs w:val="28"/>
        </w:rPr>
        <w:t>Would you describe yourself as a "born-again" or evangelical Christian, or not?</w:t>
      </w:r>
      <w:bookmarkEnd w:id="1"/>
    </w:p>
    <w:p w14:paraId="4053C88A" w14:textId="77777777" w:rsidR="00D17647" w:rsidRPr="000636C0" w:rsidRDefault="00D17647" w:rsidP="00D17647">
      <w:pPr>
        <w:rPr>
          <w:sz w:val="28"/>
          <w:szCs w:val="28"/>
        </w:rPr>
      </w:pPr>
      <w:r w:rsidRPr="000636C0">
        <w:rPr>
          <w:color w:val="000000"/>
          <w:sz w:val="28"/>
          <w:szCs w:val="28"/>
        </w:rPr>
        <w:t>(Allows one selection)</w:t>
      </w:r>
    </w:p>
    <w:p w14:paraId="69412F5F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1] </w:t>
      </w:r>
      <w:r w:rsidRPr="000636C0">
        <w:rPr>
          <w:color w:val="000000"/>
          <w:sz w:val="28"/>
          <w:szCs w:val="28"/>
        </w:rPr>
        <w:t>Yes</w:t>
      </w:r>
    </w:p>
    <w:p w14:paraId="04C3362B" w14:textId="77777777" w:rsidR="00D17647" w:rsidRPr="000636C0" w:rsidRDefault="00D17647" w:rsidP="00D17647">
      <w:pPr>
        <w:rPr>
          <w:color w:val="000000"/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2] </w:t>
      </w:r>
      <w:r w:rsidRPr="000636C0">
        <w:rPr>
          <w:color w:val="000000"/>
          <w:sz w:val="28"/>
          <w:szCs w:val="28"/>
        </w:rPr>
        <w:t>No</w:t>
      </w:r>
    </w:p>
    <w:p w14:paraId="5001BD40" w14:textId="77777777" w:rsidR="00D17647" w:rsidRPr="000636C0" w:rsidRDefault="00D17647" w:rsidP="00D17647">
      <w:pPr>
        <w:rPr>
          <w:color w:val="000000"/>
          <w:sz w:val="28"/>
          <w:szCs w:val="28"/>
        </w:rPr>
      </w:pPr>
    </w:p>
    <w:p w14:paraId="5A93C861" w14:textId="77777777" w:rsidR="00D9715F" w:rsidRDefault="00D9715F" w:rsidP="00D17647">
      <w:pPr>
        <w:pStyle w:val="Heading2"/>
        <w:rPr>
          <w:b w:val="0"/>
          <w:color w:val="000000"/>
          <w:sz w:val="28"/>
          <w:szCs w:val="28"/>
        </w:rPr>
      </w:pPr>
      <w:bookmarkStart w:id="2" w:name="_Toc57016442"/>
    </w:p>
    <w:p w14:paraId="1AEFF48A" w14:textId="77777777" w:rsidR="00D9715F" w:rsidRDefault="00D9715F" w:rsidP="00D9715F">
      <w:pPr>
        <w:pStyle w:val="Heading2"/>
      </w:pPr>
      <w:r>
        <w:rPr>
          <w:b w:val="0"/>
          <w:color w:val="000000"/>
        </w:rPr>
        <w:t>Are you…?</w:t>
      </w:r>
    </w:p>
    <w:p w14:paraId="02851499" w14:textId="77777777" w:rsidR="00D9715F" w:rsidRDefault="00D9715F" w:rsidP="00D9715F">
      <w:r>
        <w:rPr>
          <w:color w:val="000000"/>
        </w:rPr>
        <w:t>(Allows one selection)</w:t>
      </w:r>
    </w:p>
    <w:p w14:paraId="4673E97A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1] </w:t>
      </w:r>
      <w:r>
        <w:rPr>
          <w:color w:val="000000"/>
        </w:rPr>
        <w:t>Male</w:t>
      </w:r>
    </w:p>
    <w:p w14:paraId="37B0C5E3" w14:textId="77777777" w:rsidR="00D9715F" w:rsidRDefault="00D9715F" w:rsidP="00D9715F">
      <w:pPr>
        <w:pStyle w:val="Heading2"/>
        <w:rPr>
          <w:b w:val="0"/>
          <w:color w:val="000000"/>
          <w:sz w:val="28"/>
          <w:szCs w:val="28"/>
        </w:rPr>
      </w:pPr>
      <w:proofErr w:type="gramStart"/>
      <w:r>
        <w:rPr>
          <w:color w:val="000000"/>
        </w:rPr>
        <w:t>◯  [</w:t>
      </w:r>
      <w:proofErr w:type="gramEnd"/>
      <w:r>
        <w:rPr>
          <w:color w:val="000000"/>
        </w:rPr>
        <w:t>2] Female</w:t>
      </w:r>
      <w:r w:rsidRPr="000636C0">
        <w:rPr>
          <w:b w:val="0"/>
          <w:color w:val="000000"/>
          <w:sz w:val="28"/>
          <w:szCs w:val="28"/>
        </w:rPr>
        <w:t xml:space="preserve"> </w:t>
      </w:r>
    </w:p>
    <w:p w14:paraId="1BEC7EFD" w14:textId="77777777" w:rsidR="00D9715F" w:rsidRDefault="00D9715F" w:rsidP="00D9715F">
      <w:pPr>
        <w:pStyle w:val="Heading2"/>
        <w:rPr>
          <w:b w:val="0"/>
          <w:color w:val="000000"/>
          <w:sz w:val="28"/>
          <w:szCs w:val="28"/>
        </w:rPr>
      </w:pPr>
    </w:p>
    <w:p w14:paraId="6DC631D7" w14:textId="6B7C5597" w:rsidR="00D17647" w:rsidRDefault="00D17647" w:rsidP="00D9715F">
      <w:pPr>
        <w:pStyle w:val="Heading2"/>
        <w:rPr>
          <w:b w:val="0"/>
          <w:color w:val="000000"/>
          <w:sz w:val="28"/>
          <w:szCs w:val="28"/>
        </w:rPr>
      </w:pPr>
      <w:r w:rsidRPr="000636C0">
        <w:rPr>
          <w:b w:val="0"/>
          <w:color w:val="000000"/>
          <w:sz w:val="28"/>
          <w:szCs w:val="28"/>
        </w:rPr>
        <w:t>What is your marital status?</w:t>
      </w:r>
      <w:bookmarkEnd w:id="2"/>
    </w:p>
    <w:p w14:paraId="28EF3D9E" w14:textId="77777777" w:rsidR="00D9715F" w:rsidRPr="00747C70" w:rsidRDefault="00D9715F" w:rsidP="00747C70"/>
    <w:p w14:paraId="6772ED07" w14:textId="77777777" w:rsidR="00D17647" w:rsidRPr="000636C0" w:rsidRDefault="00D17647" w:rsidP="00D17647">
      <w:pPr>
        <w:rPr>
          <w:sz w:val="28"/>
          <w:szCs w:val="28"/>
        </w:rPr>
      </w:pPr>
      <w:r w:rsidRPr="000636C0">
        <w:rPr>
          <w:color w:val="000000"/>
          <w:sz w:val="28"/>
          <w:szCs w:val="28"/>
        </w:rPr>
        <w:t>(Allows one selection)</w:t>
      </w:r>
    </w:p>
    <w:p w14:paraId="3EFC2359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1] </w:t>
      </w:r>
      <w:r w:rsidRPr="000636C0">
        <w:rPr>
          <w:color w:val="000000"/>
          <w:sz w:val="28"/>
          <w:szCs w:val="28"/>
        </w:rPr>
        <w:t>Married</w:t>
      </w:r>
    </w:p>
    <w:p w14:paraId="69E4E632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2] </w:t>
      </w:r>
      <w:r w:rsidRPr="000636C0">
        <w:rPr>
          <w:color w:val="000000"/>
          <w:sz w:val="28"/>
          <w:szCs w:val="28"/>
        </w:rPr>
        <w:t>Separated</w:t>
      </w:r>
    </w:p>
    <w:p w14:paraId="0D5FF657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3] </w:t>
      </w:r>
      <w:r w:rsidRPr="000636C0">
        <w:rPr>
          <w:color w:val="000000"/>
          <w:sz w:val="28"/>
          <w:szCs w:val="28"/>
        </w:rPr>
        <w:t>Divorced</w:t>
      </w:r>
    </w:p>
    <w:p w14:paraId="357A29D8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4] </w:t>
      </w:r>
      <w:r w:rsidRPr="000636C0">
        <w:rPr>
          <w:color w:val="000000"/>
          <w:sz w:val="28"/>
          <w:szCs w:val="28"/>
        </w:rPr>
        <w:t>Widowed</w:t>
      </w:r>
    </w:p>
    <w:p w14:paraId="2AA40CD3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5] </w:t>
      </w:r>
      <w:r w:rsidRPr="000636C0">
        <w:rPr>
          <w:color w:val="000000"/>
          <w:sz w:val="28"/>
          <w:szCs w:val="28"/>
        </w:rPr>
        <w:t>Never married</w:t>
      </w:r>
    </w:p>
    <w:p w14:paraId="728CCDD2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6] </w:t>
      </w:r>
      <w:r w:rsidRPr="000636C0">
        <w:rPr>
          <w:color w:val="000000"/>
          <w:sz w:val="28"/>
          <w:szCs w:val="28"/>
        </w:rPr>
        <w:t>Domestic / civil partnership</w:t>
      </w:r>
    </w:p>
    <w:p w14:paraId="1EC0E2F5" w14:textId="77777777" w:rsidR="00D17647" w:rsidRPr="000636C0" w:rsidRDefault="00D17647" w:rsidP="00D17647">
      <w:pPr>
        <w:rPr>
          <w:sz w:val="28"/>
          <w:szCs w:val="28"/>
        </w:rPr>
      </w:pPr>
    </w:p>
    <w:p w14:paraId="5B15C1BD" w14:textId="77777777" w:rsidR="00D17647" w:rsidRPr="000636C0" w:rsidRDefault="00D17647" w:rsidP="00D17647">
      <w:pPr>
        <w:rPr>
          <w:sz w:val="28"/>
          <w:szCs w:val="28"/>
        </w:rPr>
      </w:pPr>
    </w:p>
    <w:p w14:paraId="6CB65EC7" w14:textId="77777777" w:rsidR="00D17647" w:rsidRPr="000636C0" w:rsidRDefault="00D17647" w:rsidP="00D17647">
      <w:pPr>
        <w:pStyle w:val="Heading2"/>
        <w:rPr>
          <w:sz w:val="28"/>
          <w:szCs w:val="28"/>
        </w:rPr>
      </w:pPr>
      <w:bookmarkStart w:id="3" w:name="_Toc57016452"/>
      <w:r w:rsidRPr="000636C0">
        <w:rPr>
          <w:b w:val="0"/>
          <w:color w:val="000000"/>
          <w:sz w:val="28"/>
          <w:szCs w:val="28"/>
        </w:rPr>
        <w:t>In general, how would you describe your own political viewpoint?</w:t>
      </w:r>
      <w:bookmarkEnd w:id="3"/>
    </w:p>
    <w:p w14:paraId="2B5EE072" w14:textId="77777777" w:rsidR="00D17647" w:rsidRPr="000636C0" w:rsidRDefault="00D17647" w:rsidP="00D17647">
      <w:pPr>
        <w:rPr>
          <w:sz w:val="28"/>
          <w:szCs w:val="28"/>
        </w:rPr>
      </w:pPr>
      <w:r w:rsidRPr="000636C0">
        <w:rPr>
          <w:color w:val="000000"/>
          <w:sz w:val="28"/>
          <w:szCs w:val="28"/>
        </w:rPr>
        <w:t>(Allows one selection)</w:t>
      </w:r>
    </w:p>
    <w:p w14:paraId="71D53B78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1] </w:t>
      </w:r>
      <w:r w:rsidRPr="000636C0">
        <w:rPr>
          <w:color w:val="000000"/>
          <w:sz w:val="28"/>
          <w:szCs w:val="28"/>
        </w:rPr>
        <w:t>Very liberal</w:t>
      </w:r>
    </w:p>
    <w:p w14:paraId="1C57646E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2] </w:t>
      </w:r>
      <w:r w:rsidRPr="000636C0">
        <w:rPr>
          <w:color w:val="000000"/>
          <w:sz w:val="28"/>
          <w:szCs w:val="28"/>
        </w:rPr>
        <w:t>Liberal</w:t>
      </w:r>
    </w:p>
    <w:p w14:paraId="5FB490EC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3] </w:t>
      </w:r>
      <w:r w:rsidRPr="000636C0">
        <w:rPr>
          <w:color w:val="000000"/>
          <w:sz w:val="28"/>
          <w:szCs w:val="28"/>
        </w:rPr>
        <w:t>Moderate</w:t>
      </w:r>
    </w:p>
    <w:p w14:paraId="2D289A15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4] </w:t>
      </w:r>
      <w:r w:rsidRPr="000636C0">
        <w:rPr>
          <w:color w:val="000000"/>
          <w:sz w:val="28"/>
          <w:szCs w:val="28"/>
        </w:rPr>
        <w:t>Conservative</w:t>
      </w:r>
    </w:p>
    <w:p w14:paraId="09ABE422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5] </w:t>
      </w:r>
      <w:r w:rsidRPr="000636C0">
        <w:rPr>
          <w:color w:val="000000"/>
          <w:sz w:val="28"/>
          <w:szCs w:val="28"/>
        </w:rPr>
        <w:t>Very conservative</w:t>
      </w:r>
    </w:p>
    <w:p w14:paraId="225BB14A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6] </w:t>
      </w:r>
      <w:r w:rsidRPr="000636C0">
        <w:rPr>
          <w:color w:val="000000"/>
          <w:sz w:val="28"/>
          <w:szCs w:val="28"/>
        </w:rPr>
        <w:t>Not sure</w:t>
      </w:r>
    </w:p>
    <w:p w14:paraId="32AD1B8E" w14:textId="64080753" w:rsidR="00D17647" w:rsidRPr="000636C0" w:rsidRDefault="00D17647" w:rsidP="00D17647">
      <w:pPr>
        <w:pStyle w:val="Heading2"/>
        <w:rPr>
          <w:sz w:val="28"/>
          <w:szCs w:val="28"/>
        </w:rPr>
      </w:pPr>
      <w:bookmarkStart w:id="4" w:name="_Toc57016440"/>
      <w:r w:rsidRPr="000636C0">
        <w:rPr>
          <w:b w:val="0"/>
          <w:color w:val="000000"/>
          <w:sz w:val="28"/>
          <w:szCs w:val="28"/>
        </w:rPr>
        <w:t>What racial or ethnic group best describes you?</w:t>
      </w:r>
      <w:bookmarkEnd w:id="4"/>
    </w:p>
    <w:p w14:paraId="3606EEDA" w14:textId="77777777" w:rsidR="00D17647" w:rsidRPr="000636C0" w:rsidRDefault="00D17647" w:rsidP="00D17647">
      <w:pPr>
        <w:rPr>
          <w:sz w:val="28"/>
          <w:szCs w:val="28"/>
        </w:rPr>
      </w:pPr>
      <w:r w:rsidRPr="000636C0">
        <w:rPr>
          <w:color w:val="000000"/>
          <w:sz w:val="28"/>
          <w:szCs w:val="28"/>
        </w:rPr>
        <w:t>(Allows one selection)</w:t>
      </w:r>
    </w:p>
    <w:p w14:paraId="4305F9FC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1] </w:t>
      </w:r>
      <w:r w:rsidRPr="000636C0">
        <w:rPr>
          <w:color w:val="000000"/>
          <w:sz w:val="28"/>
          <w:szCs w:val="28"/>
        </w:rPr>
        <w:t>White</w:t>
      </w:r>
    </w:p>
    <w:p w14:paraId="57541BC0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2] </w:t>
      </w:r>
      <w:r w:rsidRPr="000636C0">
        <w:rPr>
          <w:color w:val="000000"/>
          <w:sz w:val="28"/>
          <w:szCs w:val="28"/>
        </w:rPr>
        <w:t>Black or African-American</w:t>
      </w:r>
    </w:p>
    <w:p w14:paraId="50B98178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3] </w:t>
      </w:r>
      <w:r w:rsidRPr="000636C0">
        <w:rPr>
          <w:color w:val="000000"/>
          <w:sz w:val="28"/>
          <w:szCs w:val="28"/>
        </w:rPr>
        <w:t>Hispanic or Latino</w:t>
      </w:r>
    </w:p>
    <w:p w14:paraId="77A8C7EF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4] </w:t>
      </w:r>
      <w:r w:rsidRPr="000636C0">
        <w:rPr>
          <w:color w:val="000000"/>
          <w:sz w:val="28"/>
          <w:szCs w:val="28"/>
        </w:rPr>
        <w:t>Asian or Asian-American</w:t>
      </w:r>
    </w:p>
    <w:p w14:paraId="210B18E2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5] </w:t>
      </w:r>
      <w:r w:rsidRPr="000636C0">
        <w:rPr>
          <w:color w:val="000000"/>
          <w:sz w:val="28"/>
          <w:szCs w:val="28"/>
        </w:rPr>
        <w:t>Native American</w:t>
      </w:r>
    </w:p>
    <w:p w14:paraId="41C64FB9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8] </w:t>
      </w:r>
      <w:r w:rsidRPr="000636C0">
        <w:rPr>
          <w:color w:val="000000"/>
          <w:sz w:val="28"/>
          <w:szCs w:val="28"/>
        </w:rPr>
        <w:t>Middle Eastern</w:t>
      </w:r>
    </w:p>
    <w:p w14:paraId="6FED39D5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lastRenderedPageBreak/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6] </w:t>
      </w:r>
      <w:r w:rsidRPr="000636C0">
        <w:rPr>
          <w:color w:val="000000"/>
          <w:sz w:val="28"/>
          <w:szCs w:val="28"/>
        </w:rPr>
        <w:t>Two or more races</w:t>
      </w:r>
    </w:p>
    <w:p w14:paraId="7AD0811C" w14:textId="77777777" w:rsidR="00D17647" w:rsidRPr="000636C0" w:rsidRDefault="00D17647" w:rsidP="00D17647">
      <w:pPr>
        <w:rPr>
          <w:color w:val="000000"/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7] </w:t>
      </w:r>
      <w:r w:rsidRPr="000636C0">
        <w:rPr>
          <w:color w:val="000000"/>
          <w:sz w:val="28"/>
          <w:szCs w:val="28"/>
        </w:rPr>
        <w:t>Other</w:t>
      </w:r>
    </w:p>
    <w:p w14:paraId="2BF5FC32" w14:textId="77777777" w:rsidR="00D17647" w:rsidRPr="000636C0" w:rsidRDefault="00D17647" w:rsidP="00D17647">
      <w:pPr>
        <w:rPr>
          <w:color w:val="000000"/>
          <w:sz w:val="28"/>
          <w:szCs w:val="28"/>
        </w:rPr>
      </w:pPr>
    </w:p>
    <w:p w14:paraId="16D8C8BB" w14:textId="77777777" w:rsidR="00D17647" w:rsidRPr="000636C0" w:rsidRDefault="00D17647" w:rsidP="00D17647">
      <w:pPr>
        <w:pStyle w:val="Heading2"/>
        <w:rPr>
          <w:sz w:val="28"/>
          <w:szCs w:val="28"/>
        </w:rPr>
      </w:pPr>
      <w:bookmarkStart w:id="5" w:name="_Toc57016337"/>
      <w:r w:rsidRPr="000636C0">
        <w:rPr>
          <w:b w:val="0"/>
          <w:color w:val="000000"/>
          <w:sz w:val="28"/>
          <w:szCs w:val="28"/>
        </w:rPr>
        <w:t>What is the highest level of education you have completed?</w:t>
      </w:r>
      <w:bookmarkEnd w:id="5"/>
    </w:p>
    <w:p w14:paraId="15997B1D" w14:textId="77777777" w:rsidR="00D17647" w:rsidRPr="000636C0" w:rsidRDefault="00D17647" w:rsidP="00D17647">
      <w:pPr>
        <w:rPr>
          <w:sz w:val="28"/>
          <w:szCs w:val="28"/>
        </w:rPr>
      </w:pPr>
      <w:r w:rsidRPr="000636C0">
        <w:rPr>
          <w:color w:val="000000"/>
          <w:sz w:val="28"/>
          <w:szCs w:val="28"/>
        </w:rPr>
        <w:t>(Allows one selection)</w:t>
      </w:r>
    </w:p>
    <w:p w14:paraId="3C14BE75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1] </w:t>
      </w:r>
      <w:r w:rsidRPr="000636C0">
        <w:rPr>
          <w:color w:val="000000"/>
          <w:sz w:val="28"/>
          <w:szCs w:val="28"/>
        </w:rPr>
        <w:t>Did not graduate from high school</w:t>
      </w:r>
    </w:p>
    <w:p w14:paraId="02DB6DD1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2] </w:t>
      </w:r>
      <w:r w:rsidRPr="000636C0">
        <w:rPr>
          <w:color w:val="000000"/>
          <w:sz w:val="28"/>
          <w:szCs w:val="28"/>
        </w:rPr>
        <w:t>High school graduate</w:t>
      </w:r>
    </w:p>
    <w:p w14:paraId="3710A033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3] </w:t>
      </w:r>
      <w:r w:rsidRPr="000636C0">
        <w:rPr>
          <w:color w:val="000000"/>
          <w:sz w:val="28"/>
          <w:szCs w:val="28"/>
        </w:rPr>
        <w:t>Some college, but no degree (yet)</w:t>
      </w:r>
    </w:p>
    <w:p w14:paraId="13DEA3FE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4] </w:t>
      </w:r>
      <w:r w:rsidRPr="000636C0">
        <w:rPr>
          <w:color w:val="000000"/>
          <w:sz w:val="28"/>
          <w:szCs w:val="28"/>
        </w:rPr>
        <w:t>2-year college degree</w:t>
      </w:r>
    </w:p>
    <w:p w14:paraId="5F45FB1F" w14:textId="77777777" w:rsidR="00D17647" w:rsidRPr="000636C0" w:rsidRDefault="00D17647" w:rsidP="00D17647">
      <w:pPr>
        <w:rPr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5] </w:t>
      </w:r>
      <w:r w:rsidRPr="000636C0">
        <w:rPr>
          <w:color w:val="000000"/>
          <w:sz w:val="28"/>
          <w:szCs w:val="28"/>
        </w:rPr>
        <w:t>4-year college degree</w:t>
      </w:r>
    </w:p>
    <w:p w14:paraId="1ABFC8C7" w14:textId="77777777" w:rsidR="00D17647" w:rsidRDefault="00D17647" w:rsidP="00D17647">
      <w:pPr>
        <w:rPr>
          <w:color w:val="000000"/>
          <w:sz w:val="28"/>
          <w:szCs w:val="28"/>
        </w:rPr>
      </w:pPr>
      <w:proofErr w:type="gramStart"/>
      <w:r w:rsidRPr="000636C0">
        <w:rPr>
          <w:color w:val="000000"/>
          <w:sz w:val="28"/>
          <w:szCs w:val="28"/>
        </w:rPr>
        <w:t xml:space="preserve">◯  </w:t>
      </w:r>
      <w:r w:rsidRPr="000636C0">
        <w:rPr>
          <w:b/>
          <w:color w:val="000000"/>
          <w:sz w:val="28"/>
          <w:szCs w:val="28"/>
        </w:rPr>
        <w:t>[</w:t>
      </w:r>
      <w:proofErr w:type="gramEnd"/>
      <w:r w:rsidRPr="000636C0">
        <w:rPr>
          <w:b/>
          <w:color w:val="000000"/>
          <w:sz w:val="28"/>
          <w:szCs w:val="28"/>
        </w:rPr>
        <w:t xml:space="preserve">6] </w:t>
      </w:r>
      <w:r w:rsidRPr="000636C0">
        <w:rPr>
          <w:color w:val="000000"/>
          <w:sz w:val="28"/>
          <w:szCs w:val="28"/>
        </w:rPr>
        <w:t>Postgraduate degree (MA, MBA, MD, JD, PhD, etc.)</w:t>
      </w:r>
    </w:p>
    <w:p w14:paraId="5A2F499F" w14:textId="77777777" w:rsidR="00D9715F" w:rsidRDefault="00D9715F" w:rsidP="00D17647">
      <w:pPr>
        <w:rPr>
          <w:color w:val="000000"/>
          <w:sz w:val="28"/>
          <w:szCs w:val="28"/>
        </w:rPr>
      </w:pPr>
    </w:p>
    <w:p w14:paraId="6B5BB1CF" w14:textId="7AEBB33E" w:rsidR="00D9715F" w:rsidRDefault="00D9715F" w:rsidP="00D9715F">
      <w:pPr>
        <w:pStyle w:val="Heading2"/>
      </w:pPr>
      <w:bookmarkStart w:id="6" w:name="_Toc57016341"/>
      <w:r>
        <w:rPr>
          <w:color w:val="000000"/>
        </w:rPr>
        <w:t xml:space="preserve">What region do you live in {single} </w:t>
      </w:r>
      <w:proofErr w:type="gramStart"/>
      <w:r>
        <w:rPr>
          <w:b w:val="0"/>
          <w:color w:val="000000"/>
        </w:rPr>
        <w:t>region</w:t>
      </w:r>
      <w:bookmarkEnd w:id="6"/>
      <w:proofErr w:type="gramEnd"/>
    </w:p>
    <w:p w14:paraId="37C13960" w14:textId="77777777" w:rsidR="00D9715F" w:rsidRDefault="00D9715F" w:rsidP="00D9715F">
      <w:r>
        <w:rPr>
          <w:color w:val="000000"/>
        </w:rPr>
        <w:t>(Allows one selection)</w:t>
      </w:r>
    </w:p>
    <w:p w14:paraId="0AC2F65D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1] </w:t>
      </w:r>
      <w:r>
        <w:rPr>
          <w:color w:val="000000"/>
        </w:rPr>
        <w:t>Northeast</w:t>
      </w:r>
    </w:p>
    <w:p w14:paraId="74720322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2] </w:t>
      </w:r>
      <w:r>
        <w:rPr>
          <w:color w:val="000000"/>
        </w:rPr>
        <w:t>Midwest</w:t>
      </w:r>
    </w:p>
    <w:p w14:paraId="54EF15C7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3] </w:t>
      </w:r>
      <w:r>
        <w:rPr>
          <w:color w:val="000000"/>
        </w:rPr>
        <w:t>South</w:t>
      </w:r>
    </w:p>
    <w:p w14:paraId="732358D1" w14:textId="77777777" w:rsidR="00D9715F" w:rsidRDefault="00D9715F" w:rsidP="00D9715F">
      <w:proofErr w:type="gramStart"/>
      <w:r>
        <w:rPr>
          <w:color w:val="000000"/>
        </w:rPr>
        <w:t xml:space="preserve">◯  </w:t>
      </w:r>
      <w:r>
        <w:rPr>
          <w:b/>
          <w:color w:val="000000"/>
        </w:rPr>
        <w:t>[</w:t>
      </w:r>
      <w:proofErr w:type="gramEnd"/>
      <w:r>
        <w:rPr>
          <w:b/>
          <w:color w:val="000000"/>
        </w:rPr>
        <w:t xml:space="preserve">4] </w:t>
      </w:r>
      <w:r>
        <w:rPr>
          <w:color w:val="000000"/>
        </w:rPr>
        <w:t>West</w:t>
      </w:r>
    </w:p>
    <w:p w14:paraId="3248D66F" w14:textId="77777777" w:rsidR="00D9715F" w:rsidRPr="000636C0" w:rsidRDefault="00D9715F" w:rsidP="00D17647">
      <w:pPr>
        <w:rPr>
          <w:sz w:val="28"/>
          <w:szCs w:val="28"/>
        </w:rPr>
      </w:pPr>
    </w:p>
    <w:p w14:paraId="4A863F14" w14:textId="77777777" w:rsidR="00D17647" w:rsidRPr="000636C0" w:rsidRDefault="00D17647" w:rsidP="00D17647">
      <w:pPr>
        <w:rPr>
          <w:color w:val="000000"/>
          <w:sz w:val="28"/>
          <w:szCs w:val="28"/>
        </w:rPr>
      </w:pPr>
    </w:p>
    <w:p w14:paraId="1B2EB25E" w14:textId="77777777" w:rsidR="00D17647" w:rsidRPr="000636C0" w:rsidRDefault="00D17647" w:rsidP="00D17647">
      <w:pPr>
        <w:rPr>
          <w:color w:val="000000"/>
          <w:sz w:val="28"/>
          <w:szCs w:val="28"/>
        </w:rPr>
      </w:pPr>
    </w:p>
    <w:p w14:paraId="7EB3A192" w14:textId="77777777" w:rsidR="00D17647" w:rsidRPr="000636C0" w:rsidRDefault="00D17647" w:rsidP="00D17647">
      <w:pPr>
        <w:rPr>
          <w:sz w:val="28"/>
          <w:szCs w:val="28"/>
        </w:rPr>
      </w:pPr>
    </w:p>
    <w:p w14:paraId="4C4A61EA" w14:textId="77777777" w:rsidR="00D17647" w:rsidRPr="000636C0" w:rsidRDefault="00D17647" w:rsidP="00D17647">
      <w:pPr>
        <w:rPr>
          <w:sz w:val="28"/>
          <w:szCs w:val="28"/>
        </w:rPr>
      </w:pPr>
    </w:p>
    <w:p w14:paraId="5C9B1BDB" w14:textId="77777777" w:rsidR="00D17647" w:rsidRDefault="00D17647" w:rsidP="00D17647">
      <w:pPr>
        <w:pStyle w:val="Heading2"/>
        <w:rPr>
          <w:b w:val="0"/>
          <w:color w:val="000000"/>
          <w:sz w:val="28"/>
          <w:szCs w:val="28"/>
        </w:rPr>
      </w:pPr>
      <w:bookmarkStart w:id="7" w:name="_Toc57016370"/>
    </w:p>
    <w:p w14:paraId="45889632" w14:textId="77777777" w:rsidR="00D17647" w:rsidRDefault="00D17647" w:rsidP="00D17647">
      <w:pPr>
        <w:pStyle w:val="Heading2"/>
        <w:rPr>
          <w:b w:val="0"/>
          <w:color w:val="000000"/>
          <w:sz w:val="28"/>
          <w:szCs w:val="28"/>
        </w:rPr>
      </w:pPr>
    </w:p>
    <w:bookmarkEnd w:id="7"/>
    <w:p w14:paraId="353C107F" w14:textId="77777777" w:rsidR="00D17647" w:rsidRPr="000636C0" w:rsidRDefault="00D17647" w:rsidP="00D17647">
      <w:pPr>
        <w:rPr>
          <w:sz w:val="28"/>
          <w:szCs w:val="28"/>
        </w:rPr>
      </w:pPr>
    </w:p>
    <w:p w14:paraId="5C5197E6" w14:textId="77777777" w:rsidR="00D17647" w:rsidRDefault="00D17647" w:rsidP="00D17647">
      <w:pPr>
        <w:pStyle w:val="Heading2"/>
        <w:rPr>
          <w:b w:val="0"/>
          <w:color w:val="000000"/>
          <w:sz w:val="28"/>
          <w:szCs w:val="28"/>
        </w:rPr>
      </w:pPr>
      <w:bookmarkStart w:id="8" w:name="_Toc57016360"/>
    </w:p>
    <w:bookmarkEnd w:id="8"/>
    <w:p w14:paraId="2040DBAD" w14:textId="77777777" w:rsidR="00D17647" w:rsidRPr="000636C0" w:rsidRDefault="00D17647" w:rsidP="00D17647">
      <w:pPr>
        <w:rPr>
          <w:sz w:val="28"/>
          <w:szCs w:val="28"/>
        </w:rPr>
      </w:pPr>
    </w:p>
    <w:p w14:paraId="73384101" w14:textId="49DDCF0A" w:rsidR="00D17647" w:rsidRDefault="00D17647" w:rsidP="00D17647">
      <w:pPr>
        <w:rPr>
          <w:sz w:val="28"/>
          <w:szCs w:val="28"/>
        </w:rPr>
      </w:pPr>
    </w:p>
    <w:p w14:paraId="5D5C7E02" w14:textId="405B0897" w:rsidR="00D01132" w:rsidRDefault="00D01132" w:rsidP="00D17647">
      <w:pPr>
        <w:rPr>
          <w:sz w:val="28"/>
          <w:szCs w:val="28"/>
        </w:rPr>
      </w:pPr>
    </w:p>
    <w:p w14:paraId="7F6557FA" w14:textId="6DED0AD4" w:rsidR="00D01132" w:rsidRDefault="00D01132" w:rsidP="00D17647">
      <w:pPr>
        <w:rPr>
          <w:sz w:val="28"/>
          <w:szCs w:val="28"/>
        </w:rPr>
      </w:pPr>
    </w:p>
    <w:p w14:paraId="39C54E58" w14:textId="77777777" w:rsidR="00D01132" w:rsidRPr="000636C0" w:rsidRDefault="00D01132" w:rsidP="00D17647">
      <w:pPr>
        <w:rPr>
          <w:sz w:val="28"/>
          <w:szCs w:val="28"/>
        </w:rPr>
      </w:pPr>
    </w:p>
    <w:p w14:paraId="41AB9DA9" w14:textId="77777777" w:rsidR="00801E19" w:rsidRDefault="00801E19"/>
    <w:sectPr w:rsidR="00801E19">
      <w:headerReference w:type="default" r:id="rId6"/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4696AB3" w14:textId="77777777" w:rsidR="004C7FC6" w:rsidRDefault="004C7FC6" w:rsidP="009B1C40">
      <w:r>
        <w:separator/>
      </w:r>
    </w:p>
  </w:endnote>
  <w:endnote w:type="continuationSeparator" w:id="0">
    <w:p w14:paraId="7A0964A1" w14:textId="77777777" w:rsidR="004C7FC6" w:rsidRDefault="004C7FC6" w:rsidP="009B1C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(Body)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72086629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221C08A" w14:textId="2856655F" w:rsidR="00201D89" w:rsidRDefault="00201D89" w:rsidP="004C7361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4822A25" w14:textId="77777777" w:rsidR="00201D89" w:rsidRDefault="00201D8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50836035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7FABA1F" w14:textId="4209C16D" w:rsidR="00201D89" w:rsidRDefault="00201D89" w:rsidP="004C7361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7829A219" w14:textId="77777777" w:rsidR="00201D89" w:rsidRDefault="00201D8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64D707" w14:textId="77777777" w:rsidR="004C7FC6" w:rsidRDefault="004C7FC6" w:rsidP="009B1C40">
      <w:r>
        <w:separator/>
      </w:r>
    </w:p>
  </w:footnote>
  <w:footnote w:type="continuationSeparator" w:id="0">
    <w:p w14:paraId="6874207C" w14:textId="77777777" w:rsidR="004C7FC6" w:rsidRDefault="004C7FC6" w:rsidP="009B1C40">
      <w:r>
        <w:continuationSeparator/>
      </w:r>
    </w:p>
  </w:footnote>
  <w:footnote w:id="1">
    <w:p w14:paraId="2C654BC9" w14:textId="77777777" w:rsidR="009B1C40" w:rsidRDefault="009B1C40" w:rsidP="009B1C40">
      <w:pPr>
        <w:pStyle w:val="FootnoteText"/>
      </w:pPr>
      <w:r w:rsidRPr="00531084">
        <w:rPr>
          <w:rStyle w:val="FootnoteReference"/>
        </w:rPr>
        <w:footnoteRef/>
      </w:r>
      <w:r>
        <w:t xml:space="preserve"> </w:t>
      </w:r>
      <w:r>
        <w:rPr>
          <w:rFonts w:cstheme="minorHAnsi"/>
          <w:color w:val="000000"/>
        </w:rPr>
        <w:t>D</w:t>
      </w:r>
      <w:r w:rsidRPr="008117E3">
        <w:rPr>
          <w:rFonts w:cstheme="minorHAnsi"/>
          <w:color w:val="000000"/>
        </w:rPr>
        <w:t>enominator adjusted to exclude 40.1% &lt;age 20</w:t>
      </w:r>
    </w:p>
  </w:footnote>
  <w:footnote w:id="2">
    <w:p w14:paraId="3DE5A8F1" w14:textId="77777777" w:rsidR="002F07AA" w:rsidRDefault="002F07AA" w:rsidP="002F07AA">
      <w:pPr>
        <w:pStyle w:val="FootnoteText"/>
      </w:pPr>
      <w:r>
        <w:rPr>
          <w:rStyle w:val="FootnoteReference"/>
        </w:rPr>
        <w:footnoteRef/>
      </w:r>
      <w:r>
        <w:t xml:space="preserve"> The United States Census Bureau only provided education based on high school and bachelor’s degree </w:t>
      </w:r>
    </w:p>
  </w:footnote>
  <w:footnote w:id="3">
    <w:p w14:paraId="45193995" w14:textId="77777777" w:rsidR="002F07AA" w:rsidRDefault="002F07AA" w:rsidP="009B1C40">
      <w:pPr>
        <w:pStyle w:val="FootnoteText"/>
      </w:pPr>
      <w:r w:rsidRPr="00531084">
        <w:rPr>
          <w:rStyle w:val="FootnoteReference"/>
        </w:rPr>
        <w:footnoteRef/>
      </w:r>
      <w:r>
        <w:t xml:space="preserve"> </w:t>
      </w:r>
      <w:r>
        <w:rPr>
          <w:rFonts w:cstheme="minorHAnsi"/>
          <w:color w:val="000000"/>
        </w:rPr>
        <w:t>D</w:t>
      </w:r>
      <w:r w:rsidRPr="008117E3">
        <w:rPr>
          <w:rFonts w:cstheme="minorHAnsi"/>
          <w:color w:val="000000"/>
        </w:rPr>
        <w:t xml:space="preserve">enominator excludes </w:t>
      </w:r>
      <w:r>
        <w:rPr>
          <w:rFonts w:cstheme="minorHAnsi"/>
          <w:color w:val="000000"/>
        </w:rPr>
        <w:t>those</w:t>
      </w:r>
      <w:r w:rsidRPr="008117E3">
        <w:rPr>
          <w:rFonts w:cstheme="minorHAnsi"/>
          <w:color w:val="000000"/>
        </w:rPr>
        <w:t xml:space="preserve"> who reported they did not vote</w:t>
      </w:r>
      <w:r>
        <w:rPr>
          <w:rFonts w:cstheme="minorHAnsi"/>
          <w:color w:val="000000"/>
        </w:rPr>
        <w:t>.</w:t>
      </w:r>
    </w:p>
  </w:footnote>
  <w:footnote w:id="4">
    <w:p w14:paraId="73C2E19E" w14:textId="77777777" w:rsidR="009B1C40" w:rsidRPr="00B70792" w:rsidRDefault="009B1C40" w:rsidP="009B1C40">
      <w:pPr>
        <w:pStyle w:val="Footer"/>
        <w:rPr>
          <w:sz w:val="20"/>
          <w:szCs w:val="20"/>
        </w:rPr>
      </w:pPr>
      <w:r w:rsidRPr="00531084">
        <w:rPr>
          <w:rStyle w:val="FootnoteReference"/>
        </w:rPr>
        <w:footnoteRef/>
      </w:r>
      <w:r w:rsidRPr="008C126C">
        <w:rPr>
          <w:sz w:val="20"/>
          <w:szCs w:val="20"/>
        </w:rPr>
        <w:t xml:space="preserve"> Expected value in parentheses </w:t>
      </w:r>
    </w:p>
  </w:footnote>
  <w:footnote w:id="5">
    <w:p w14:paraId="16565819" w14:textId="77777777" w:rsidR="009B1C40" w:rsidRPr="00B70792" w:rsidRDefault="009B1C40" w:rsidP="009B1C40">
      <w:pPr>
        <w:pStyle w:val="Footer"/>
        <w:rPr>
          <w:sz w:val="20"/>
          <w:szCs w:val="20"/>
        </w:rPr>
      </w:pPr>
      <w:r w:rsidRPr="00531084">
        <w:rPr>
          <w:rStyle w:val="FootnoteReference"/>
        </w:rPr>
        <w:footnoteRef/>
      </w:r>
      <w:r>
        <w:t xml:space="preserve"> </w:t>
      </w:r>
      <w:r w:rsidRPr="008C126C">
        <w:rPr>
          <w:sz w:val="20"/>
          <w:szCs w:val="20"/>
        </w:rPr>
        <w:t xml:space="preserve"> Expected value in parentheses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C4875E" w14:textId="7CCEDB3A" w:rsidR="00201D89" w:rsidRPr="00201D89" w:rsidRDefault="00201D89" w:rsidP="00201D89">
    <w:pPr>
      <w:pStyle w:val="Header"/>
      <w:jc w:val="right"/>
      <w:rPr>
        <w:b/>
        <w:bCs/>
      </w:rPr>
    </w:pPr>
    <w:r w:rsidRPr="00201D89">
      <w:rPr>
        <w:b/>
        <w:bCs/>
      </w:rPr>
      <w:t>Supplemental Material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B1C40"/>
    <w:rsid w:val="000151AB"/>
    <w:rsid w:val="00065E5C"/>
    <w:rsid w:val="00095098"/>
    <w:rsid w:val="000A0A06"/>
    <w:rsid w:val="000D2707"/>
    <w:rsid w:val="000E3620"/>
    <w:rsid w:val="000F6B5B"/>
    <w:rsid w:val="00120321"/>
    <w:rsid w:val="00140E66"/>
    <w:rsid w:val="00157873"/>
    <w:rsid w:val="00187754"/>
    <w:rsid w:val="001A1E8F"/>
    <w:rsid w:val="00201D89"/>
    <w:rsid w:val="00201E52"/>
    <w:rsid w:val="0020331D"/>
    <w:rsid w:val="002062BD"/>
    <w:rsid w:val="00214D23"/>
    <w:rsid w:val="00225306"/>
    <w:rsid w:val="00247C93"/>
    <w:rsid w:val="002616A3"/>
    <w:rsid w:val="00273446"/>
    <w:rsid w:val="002A13C0"/>
    <w:rsid w:val="002B0B21"/>
    <w:rsid w:val="002F07AA"/>
    <w:rsid w:val="00311359"/>
    <w:rsid w:val="003371BE"/>
    <w:rsid w:val="003375D1"/>
    <w:rsid w:val="00351164"/>
    <w:rsid w:val="0037086D"/>
    <w:rsid w:val="00371436"/>
    <w:rsid w:val="003C6FAF"/>
    <w:rsid w:val="003D2820"/>
    <w:rsid w:val="003E1A37"/>
    <w:rsid w:val="003F1600"/>
    <w:rsid w:val="00412374"/>
    <w:rsid w:val="0043234A"/>
    <w:rsid w:val="00434073"/>
    <w:rsid w:val="00465D39"/>
    <w:rsid w:val="004673FE"/>
    <w:rsid w:val="004A179B"/>
    <w:rsid w:val="004A54F0"/>
    <w:rsid w:val="004C7FC6"/>
    <w:rsid w:val="00514620"/>
    <w:rsid w:val="0054592C"/>
    <w:rsid w:val="00567753"/>
    <w:rsid w:val="00592A76"/>
    <w:rsid w:val="005A5A64"/>
    <w:rsid w:val="005A62C9"/>
    <w:rsid w:val="005B38E3"/>
    <w:rsid w:val="005E23DC"/>
    <w:rsid w:val="006028A4"/>
    <w:rsid w:val="006123EC"/>
    <w:rsid w:val="006327ED"/>
    <w:rsid w:val="00634FE9"/>
    <w:rsid w:val="00653234"/>
    <w:rsid w:val="00657F28"/>
    <w:rsid w:val="006621D3"/>
    <w:rsid w:val="006B1F14"/>
    <w:rsid w:val="006B2BB0"/>
    <w:rsid w:val="006C0FF4"/>
    <w:rsid w:val="006E0BAD"/>
    <w:rsid w:val="0071018A"/>
    <w:rsid w:val="007447F1"/>
    <w:rsid w:val="00747C70"/>
    <w:rsid w:val="0075510D"/>
    <w:rsid w:val="00782115"/>
    <w:rsid w:val="007C208E"/>
    <w:rsid w:val="007E6777"/>
    <w:rsid w:val="00801E19"/>
    <w:rsid w:val="008138AF"/>
    <w:rsid w:val="00831A48"/>
    <w:rsid w:val="00865AA5"/>
    <w:rsid w:val="00887749"/>
    <w:rsid w:val="008B3C05"/>
    <w:rsid w:val="008B6B9D"/>
    <w:rsid w:val="008D591A"/>
    <w:rsid w:val="008E31A1"/>
    <w:rsid w:val="008F03EC"/>
    <w:rsid w:val="008F411F"/>
    <w:rsid w:val="00900A8A"/>
    <w:rsid w:val="0093240D"/>
    <w:rsid w:val="0096234A"/>
    <w:rsid w:val="009764E2"/>
    <w:rsid w:val="009B1C40"/>
    <w:rsid w:val="009C35D2"/>
    <w:rsid w:val="009D6053"/>
    <w:rsid w:val="00A4126C"/>
    <w:rsid w:val="00A53AD6"/>
    <w:rsid w:val="00A54440"/>
    <w:rsid w:val="00A83592"/>
    <w:rsid w:val="00A97FBC"/>
    <w:rsid w:val="00AA3056"/>
    <w:rsid w:val="00AA579C"/>
    <w:rsid w:val="00AB2180"/>
    <w:rsid w:val="00AB3BD8"/>
    <w:rsid w:val="00AE7E0E"/>
    <w:rsid w:val="00AF222C"/>
    <w:rsid w:val="00AF678D"/>
    <w:rsid w:val="00B04B5B"/>
    <w:rsid w:val="00B41876"/>
    <w:rsid w:val="00B92182"/>
    <w:rsid w:val="00BE3DA7"/>
    <w:rsid w:val="00BF0257"/>
    <w:rsid w:val="00BF0CD8"/>
    <w:rsid w:val="00BF6B8E"/>
    <w:rsid w:val="00C15474"/>
    <w:rsid w:val="00C20AD6"/>
    <w:rsid w:val="00C34C1D"/>
    <w:rsid w:val="00C363E9"/>
    <w:rsid w:val="00C50186"/>
    <w:rsid w:val="00C62C7B"/>
    <w:rsid w:val="00C934F7"/>
    <w:rsid w:val="00C94E40"/>
    <w:rsid w:val="00CF182F"/>
    <w:rsid w:val="00D01132"/>
    <w:rsid w:val="00D15A97"/>
    <w:rsid w:val="00D17647"/>
    <w:rsid w:val="00D26C69"/>
    <w:rsid w:val="00D47E74"/>
    <w:rsid w:val="00D610BF"/>
    <w:rsid w:val="00D75C5D"/>
    <w:rsid w:val="00D90613"/>
    <w:rsid w:val="00D907B5"/>
    <w:rsid w:val="00D9715F"/>
    <w:rsid w:val="00DA246B"/>
    <w:rsid w:val="00DD6201"/>
    <w:rsid w:val="00DF1D5F"/>
    <w:rsid w:val="00E14A04"/>
    <w:rsid w:val="00E435DB"/>
    <w:rsid w:val="00E54A90"/>
    <w:rsid w:val="00E551B6"/>
    <w:rsid w:val="00E647D2"/>
    <w:rsid w:val="00E90924"/>
    <w:rsid w:val="00EA45AB"/>
    <w:rsid w:val="00EE18B2"/>
    <w:rsid w:val="00F03366"/>
    <w:rsid w:val="00F07158"/>
    <w:rsid w:val="00F13398"/>
    <w:rsid w:val="00F20C2D"/>
    <w:rsid w:val="00F2137D"/>
    <w:rsid w:val="00F61311"/>
    <w:rsid w:val="00F82D2E"/>
    <w:rsid w:val="00FB65B7"/>
    <w:rsid w:val="00FC42B2"/>
    <w:rsid w:val="00FC6545"/>
    <w:rsid w:val="00FE355E"/>
    <w:rsid w:val="00FE5268"/>
    <w:rsid w:val="00FF35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944CC4"/>
  <w15:chartTrackingRefBased/>
  <w15:docId w15:val="{5D261662-469F-CC4D-85EE-A0E187B79C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B1C40"/>
    <w:rPr>
      <w:kern w:val="0"/>
      <w14:ligatures w14:val="non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17647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9B1C40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B1C40"/>
    <w:rPr>
      <w:kern w:val="0"/>
      <w:sz w:val="20"/>
      <w:szCs w:val="20"/>
      <w14:ligatures w14:val="none"/>
    </w:rPr>
  </w:style>
  <w:style w:type="character" w:styleId="FootnoteReference">
    <w:name w:val="footnote reference"/>
    <w:basedOn w:val="DefaultParagraphFont"/>
    <w:uiPriority w:val="99"/>
    <w:semiHidden/>
    <w:unhideWhenUsed/>
    <w:rsid w:val="009B1C40"/>
    <w:rPr>
      <w:vertAlign w:val="superscript"/>
    </w:rPr>
  </w:style>
  <w:style w:type="paragraph" w:styleId="NormalWeb">
    <w:name w:val="Normal (Web)"/>
    <w:basedOn w:val="Normal"/>
    <w:link w:val="NormalWebChar"/>
    <w:uiPriority w:val="99"/>
    <w:unhideWhenUsed/>
    <w:rsid w:val="009B1C40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NormalWebChar">
    <w:name w:val="Normal (Web) Char"/>
    <w:basedOn w:val="DefaultParagraphFont"/>
    <w:link w:val="NormalWeb"/>
    <w:uiPriority w:val="99"/>
    <w:rsid w:val="009B1C40"/>
    <w:rPr>
      <w:rFonts w:ascii="Times New Roman" w:eastAsia="Times New Roman" w:hAnsi="Times New Roman" w:cs="Times New Roman"/>
      <w:kern w:val="0"/>
      <w14:ligatures w14:val="none"/>
    </w:rPr>
  </w:style>
  <w:style w:type="table" w:styleId="TableGrid">
    <w:name w:val="Table Grid"/>
    <w:basedOn w:val="TableNormal"/>
    <w:uiPriority w:val="39"/>
    <w:rsid w:val="009B1C40"/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9B1C4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B1C40"/>
    <w:rPr>
      <w:kern w:val="0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D17647"/>
    <w:rPr>
      <w:rFonts w:asciiTheme="majorHAnsi" w:eastAsiaTheme="majorEastAsia" w:hAnsiTheme="majorHAnsi" w:cstheme="majorBidi"/>
      <w:b/>
      <w:bCs/>
      <w:color w:val="4472C4" w:themeColor="accent1"/>
      <w:kern w:val="0"/>
      <w:sz w:val="26"/>
      <w:szCs w:val="26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201D8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01D89"/>
    <w:rPr>
      <w:kern w:val="0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201D89"/>
  </w:style>
  <w:style w:type="paragraph" w:styleId="Bibliography">
    <w:name w:val="Bibliography"/>
    <w:basedOn w:val="Normal"/>
    <w:next w:val="Normal"/>
    <w:uiPriority w:val="37"/>
    <w:unhideWhenUsed/>
    <w:rsid w:val="002F07AA"/>
    <w:pPr>
      <w:tabs>
        <w:tab w:val="left" w:pos="380"/>
      </w:tabs>
      <w:spacing w:after="240"/>
      <w:ind w:left="384" w:hanging="384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01132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1132"/>
    <w:rPr>
      <w:rFonts w:ascii="Times New Roman" w:hAnsi="Times New Roman" w:cs="Times New Roman"/>
      <w:kern w:val="0"/>
      <w:sz w:val="18"/>
      <w:szCs w:val="18"/>
      <w14:ligatures w14:val="none"/>
    </w:rPr>
  </w:style>
  <w:style w:type="table" w:styleId="PlainTable4">
    <w:name w:val="Plain Table 4"/>
    <w:basedOn w:val="TableNormal"/>
    <w:uiPriority w:val="44"/>
    <w:rsid w:val="00D01132"/>
    <w:rPr>
      <w:kern w:val="0"/>
      <w14:ligatures w14:val="none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Revision">
    <w:name w:val="Revision"/>
    <w:hidden/>
    <w:uiPriority w:val="99"/>
    <w:semiHidden/>
    <w:rsid w:val="00D01132"/>
    <w:rPr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310</Words>
  <Characters>7472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M. Kaplan</dc:creator>
  <cp:keywords/>
  <dc:description/>
  <cp:lastModifiedBy>McDermott, Rose</cp:lastModifiedBy>
  <cp:revision>2</cp:revision>
  <dcterms:created xsi:type="dcterms:W3CDTF">2023-08-11T22:24:00Z</dcterms:created>
  <dcterms:modified xsi:type="dcterms:W3CDTF">2023-08-11T22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2"&gt;&lt;session id="iAEpto84"/&gt;&lt;style id="http://www.zotero.org/styles/plos-one" hasBibliography="1" bibliographyStyleHasBeenSet="1"/&gt;&lt;prefs&gt;&lt;pref name="fieldType" value="Field"/&gt;&lt;/prefs&gt;&lt;/data&gt;</vt:lpwstr>
  </property>
</Properties>
</file>